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61408" w14:paraId="6D7B63E4" w14:textId="3C29C07C" w:rsidTr="0080123B">
        <w:tc>
          <w:tcPr>
            <w:tcW w:w="7704" w:type="dxa"/>
            <w:shd w:val="clear" w:color="auto" w:fill="auto"/>
          </w:tcPr>
          <w:p w14:paraId="681F171E" w14:textId="7888CC79" w:rsidR="00BA72BD" w:rsidRPr="00061408" w:rsidRDefault="00291742" w:rsidP="00BA72BD">
            <w:pPr>
              <w:spacing w:line="360" w:lineRule="auto"/>
              <w:ind w:left="-90" w:right="-107"/>
              <w:jc w:val="center"/>
              <w:rPr>
                <w:rFonts w:ascii="Imprint MT Shadow" w:hAnsi="Imprint MT Shadow" w:cs="Arial"/>
                <w:bCs/>
                <w:sz w:val="6"/>
                <w:szCs w:val="6"/>
                <w:lang w:eastAsia="id-ID"/>
              </w:rPr>
            </w:pPr>
            <w:bookmarkStart w:id="0" w:name="_Hlk119611131"/>
            <w:r w:rsidRPr="00061408">
              <w:rPr>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A63D434"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165C42" w:rsidRPr="00061408">
                                    <w:rPr>
                                      <w:rFonts w:ascii="Imprint MT Shadow" w:hAnsi="Imprint MT Shadow" w:cs="Arial"/>
                                      <w:bCs/>
                                      <w:color w:val="385623" w:themeColor="accent6" w:themeShade="80"/>
                                      <w:lang w:eastAsia="id-ID"/>
                                    </w:rPr>
                                    <w:t>Education Policy and Management</w:t>
                                  </w:r>
                                  <w:r w:rsidR="00866F9A" w:rsidRPr="00061408">
                                    <w:rPr>
                                      <w:rFonts w:ascii="Imprint MT Shadow" w:hAnsi="Imprint MT Shadow" w:cs="Arial"/>
                                      <w:bCs/>
                                      <w:color w:val="385623" w:themeColor="accent6" w:themeShade="80"/>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A63D434" w:rsidR="00291742" w:rsidRPr="00061408" w:rsidRDefault="00291742" w:rsidP="00866F9A">
                            <w:pPr>
                              <w:jc w:val="center"/>
                            </w:pPr>
                            <w:r w:rsidRPr="00061408">
                              <w:rPr>
                                <w:rFonts w:ascii="Matura MT Script Capitals" w:hAnsi="Matura MT Script Capitals" w:cs="Arial"/>
                                <w:bCs/>
                                <w:sz w:val="32"/>
                                <w:szCs w:val="32"/>
                                <w:lang w:eastAsia="id-ID"/>
                              </w:rPr>
                              <w:t>Al-Musannif</w:t>
                            </w:r>
                            <w:r w:rsidRPr="00061408">
                              <w:rPr>
                                <w:rFonts w:ascii="Imprint MT Shadow" w:hAnsi="Imprint MT Shadow" w:cs="Arial"/>
                                <w:bCs/>
                                <w:sz w:val="26"/>
                                <w:szCs w:val="26"/>
                                <w:lang w:eastAsia="id-ID"/>
                              </w:rPr>
                              <w:t xml:space="preserve"> </w:t>
                            </w:r>
                            <w:r w:rsidR="001333F7" w:rsidRPr="00061408">
                              <w:rPr>
                                <w:rFonts w:ascii="Imprint MT Shadow" w:hAnsi="Imprint MT Shadow" w:cs="Arial"/>
                                <w:bCs/>
                                <w:sz w:val="30"/>
                                <w:szCs w:val="30"/>
                                <w:lang w:eastAsia="id-ID"/>
                              </w:rPr>
                              <w:t>|</w:t>
                            </w:r>
                            <w:r w:rsidR="009A19CC" w:rsidRPr="00061408">
                              <w:rPr>
                                <w:rFonts w:ascii="Imprint MT Shadow" w:hAnsi="Imprint MT Shadow" w:cs="Arial"/>
                                <w:bCs/>
                                <w:sz w:val="26"/>
                                <w:szCs w:val="26"/>
                                <w:lang w:eastAsia="id-ID"/>
                              </w:rPr>
                              <w:t xml:space="preserve"> </w:t>
                            </w:r>
                            <w:r w:rsidR="008947EC" w:rsidRPr="00061408">
                              <w:rPr>
                                <w:rFonts w:ascii="Imprint MT Shadow" w:hAnsi="Imprint MT Shadow" w:cs="Arial"/>
                                <w:bCs/>
                                <w:sz w:val="26"/>
                                <w:szCs w:val="26"/>
                                <w:lang w:eastAsia="id-ID"/>
                              </w:rPr>
                              <w:t xml:space="preserve">Education and Teacher Training Studies </w:t>
                            </w:r>
                            <w:r w:rsidR="00165C42" w:rsidRPr="00061408">
                              <w:rPr>
                                <w:rFonts w:ascii="Imprint MT Shadow" w:hAnsi="Imprint MT Shadow" w:cs="Arial"/>
                                <w:bCs/>
                                <w:color w:val="385623" w:themeColor="accent6" w:themeShade="80"/>
                                <w:lang w:eastAsia="id-ID"/>
                              </w:rPr>
                              <w:t>Education Policy and Management</w:t>
                            </w:r>
                            <w:r w:rsidR="00866F9A" w:rsidRPr="00061408">
                              <w:rPr>
                                <w:rFonts w:ascii="Imprint MT Shadow" w:hAnsi="Imprint MT Shadow" w:cs="Arial"/>
                                <w:bCs/>
                                <w:color w:val="385623" w:themeColor="accent6" w:themeShade="80"/>
                                <w:lang w:eastAsia="id-ID"/>
                              </w:rPr>
                              <w:t xml:space="preserve"> | Research Article</w:t>
                            </w:r>
                          </w:p>
                        </w:txbxContent>
                      </v:textbox>
                    </v:rect>
                  </w:pict>
                </mc:Fallback>
              </mc:AlternateContent>
            </w:r>
            <w:proofErr w:type="spellStart"/>
            <w:r w:rsidR="00BA72BD" w:rsidRPr="00061408">
              <w:rPr>
                <w:rFonts w:ascii="Imprint MT Shadow" w:hAnsi="Imprint MT Shadow" w:cs="Arial"/>
                <w:bCs/>
                <w:color w:val="FFFFFF" w:themeColor="background1"/>
                <w:sz w:val="6"/>
                <w:szCs w:val="6"/>
                <w:lang w:eastAsia="id-ID"/>
              </w:rPr>
              <w:t>Gh</w:t>
            </w:r>
            <w:proofErr w:type="spellEnd"/>
          </w:p>
          <w:p w14:paraId="0339B32F" w14:textId="6A2C11A6" w:rsidR="00BA72BD" w:rsidRPr="00061408"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proofErr w:type="spellStart"/>
            <w:r w:rsidRPr="00061408">
              <w:rPr>
                <w:rFonts w:ascii="Imprint MT Shadow" w:hAnsi="Imprint MT Shadow" w:cs="Arial"/>
                <w:bCs/>
                <w:color w:val="FFFFFF" w:themeColor="background1"/>
                <w:sz w:val="32"/>
                <w:szCs w:val="32"/>
                <w:lang w:eastAsia="id-ID"/>
              </w:rPr>
              <w:t>D</w:t>
            </w:r>
            <w:r w:rsidR="00BA72BD" w:rsidRPr="00061408">
              <w:rPr>
                <w:rFonts w:ascii="Imprint MT Shadow" w:hAnsi="Imprint MT Shadow" w:cs="Arial"/>
                <w:bCs/>
                <w:color w:val="FFFFFF" w:themeColor="background1"/>
                <w:sz w:val="32"/>
                <w:szCs w:val="32"/>
                <w:lang w:eastAsia="id-ID"/>
              </w:rPr>
              <w:t>afa</w:t>
            </w:r>
            <w:proofErr w:type="spellEnd"/>
          </w:p>
          <w:p w14:paraId="0A39FBBE" w14:textId="7156AAC9" w:rsidR="00291742" w:rsidRPr="00061408"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Pr="00061408" w:rsidRDefault="00BA72BD">
            <w:pPr>
              <w:suppressAutoHyphens w:val="0"/>
              <w:rPr>
                <w:rFonts w:ascii="Imprint MT Shadow" w:hAnsi="Imprint MT Shadow" w:cs="Arial"/>
                <w:bCs/>
                <w:sz w:val="22"/>
                <w:szCs w:val="22"/>
                <w:lang w:eastAsia="id-ID"/>
              </w:rPr>
            </w:pPr>
          </w:p>
          <w:p w14:paraId="28CA254C" w14:textId="77777777" w:rsidR="00BA72BD" w:rsidRPr="00061408"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061408" w:rsidRDefault="0080123B" w:rsidP="00FF5187">
      <w:pPr>
        <w:spacing w:before="60"/>
        <w:ind w:right="1370"/>
        <w:jc w:val="right"/>
        <w:rPr>
          <w:rFonts w:ascii="Lucida Bright" w:hAnsi="Lucida Bright" w:cs="Arial"/>
          <w:bCs/>
          <w:color w:val="385623" w:themeColor="accent6" w:themeShade="80"/>
          <w:sz w:val="16"/>
          <w:szCs w:val="16"/>
          <w:lang w:eastAsia="id-ID"/>
        </w:rPr>
      </w:pPr>
      <w:r w:rsidRPr="00061408">
        <w:rPr>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061408">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061408" w:rsidRDefault="004E1242" w:rsidP="00F47BE9">
      <w:pPr>
        <w:jc w:val="center"/>
        <w:rPr>
          <w:b/>
          <w:bCs/>
          <w:sz w:val="28"/>
          <w:szCs w:val="28"/>
        </w:rPr>
      </w:pPr>
    </w:p>
    <w:p w14:paraId="17F19F39" w14:textId="5BC8EC05" w:rsidR="00E61002" w:rsidRPr="00061408" w:rsidRDefault="00AB69B6" w:rsidP="0074265D">
      <w:pPr>
        <w:suppressAutoHyphens w:val="0"/>
        <w:ind w:leftChars="-1" w:left="1" w:hangingChars="1" w:hanging="3"/>
        <w:jc w:val="center"/>
        <w:textDirection w:val="btLr"/>
        <w:textAlignment w:val="top"/>
        <w:outlineLvl w:val="0"/>
        <w:rPr>
          <w:b/>
          <w:bCs/>
          <w:position w:val="-1"/>
          <w:sz w:val="28"/>
          <w:szCs w:val="28"/>
        </w:rPr>
      </w:pPr>
      <w:r w:rsidRPr="00061408">
        <w:rPr>
          <w:b/>
          <w:bCs/>
          <w:position w:val="-1"/>
          <w:sz w:val="28"/>
          <w:szCs w:val="28"/>
        </w:rPr>
        <w:t>Penerapan Konsep Eco-Lingkungan di Sekolah Dasar Alam Qur’an Bintang Madani, Bandar Lampung</w:t>
      </w:r>
    </w:p>
    <w:p w14:paraId="6FFD71DD" w14:textId="77777777" w:rsidR="00AB69B6" w:rsidRPr="00061408" w:rsidRDefault="00AB69B6" w:rsidP="0074265D">
      <w:pPr>
        <w:suppressAutoHyphens w:val="0"/>
        <w:ind w:leftChars="-1" w:hangingChars="1" w:hanging="2"/>
        <w:jc w:val="center"/>
        <w:textDirection w:val="btLr"/>
        <w:textAlignment w:val="top"/>
        <w:outlineLvl w:val="0"/>
        <w:rPr>
          <w:b/>
          <w:bCs/>
          <w:position w:val="-1"/>
        </w:rPr>
      </w:pPr>
    </w:p>
    <w:p w14:paraId="29D6AD94" w14:textId="760F49B4" w:rsidR="00AB69B6" w:rsidRPr="00061408" w:rsidRDefault="00366735" w:rsidP="0074265D">
      <w:pPr>
        <w:suppressAutoHyphens w:val="0"/>
        <w:ind w:leftChars="-1" w:left="1" w:hangingChars="1" w:hanging="3"/>
        <w:jc w:val="center"/>
        <w:textDirection w:val="btLr"/>
        <w:textAlignment w:val="top"/>
        <w:outlineLvl w:val="0"/>
        <w:rPr>
          <w:b/>
          <w:bCs/>
          <w:i/>
          <w:iCs/>
          <w:color w:val="000000"/>
          <w:position w:val="-1"/>
          <w:sz w:val="28"/>
          <w:szCs w:val="28"/>
        </w:rPr>
      </w:pPr>
      <w:r w:rsidRPr="00061408">
        <w:rPr>
          <w:b/>
          <w:bCs/>
          <w:i/>
          <w:iCs/>
          <w:color w:val="000000"/>
          <w:position w:val="-1"/>
          <w:sz w:val="28"/>
          <w:szCs w:val="28"/>
        </w:rPr>
        <w:t>Implementing the Eco-Environment Concept at the Bintang Madani Qur</w:t>
      </w:r>
      <w:r w:rsidR="00A5592E">
        <w:rPr>
          <w:b/>
          <w:bCs/>
          <w:i/>
          <w:iCs/>
          <w:color w:val="000000"/>
          <w:position w:val="-1"/>
          <w:sz w:val="28"/>
          <w:szCs w:val="28"/>
        </w:rPr>
        <w:t>’</w:t>
      </w:r>
      <w:r w:rsidRPr="00061408">
        <w:rPr>
          <w:b/>
          <w:bCs/>
          <w:i/>
          <w:iCs/>
          <w:color w:val="000000"/>
          <w:position w:val="-1"/>
          <w:sz w:val="28"/>
          <w:szCs w:val="28"/>
        </w:rPr>
        <w:t>an Nature Elementary School, Bandar Lampung</w:t>
      </w:r>
    </w:p>
    <w:p w14:paraId="2B760A07" w14:textId="77777777" w:rsidR="00E61002" w:rsidRPr="00061408" w:rsidRDefault="00E61002" w:rsidP="00E61002">
      <w:pPr>
        <w:suppressAutoHyphens w:val="0"/>
        <w:spacing w:line="1" w:lineRule="atLeast"/>
        <w:ind w:leftChars="-1" w:hangingChars="1" w:hanging="2"/>
        <w:jc w:val="center"/>
        <w:textDirection w:val="btLr"/>
        <w:textAlignment w:val="top"/>
        <w:outlineLvl w:val="0"/>
        <w:rPr>
          <w:color w:val="000000"/>
          <w:position w:val="-1"/>
        </w:rPr>
      </w:pPr>
      <w:bookmarkStart w:id="1" w:name="_heading=h.gjdgxs" w:colFirst="0" w:colLast="0"/>
      <w:bookmarkEnd w:id="1"/>
    </w:p>
    <w:p w14:paraId="1659B2F3" w14:textId="62FFEE28" w:rsidR="00857103" w:rsidRPr="00061408" w:rsidRDefault="000078A8" w:rsidP="00857103">
      <w:pPr>
        <w:suppressAutoHyphens w:val="0"/>
        <w:spacing w:line="1" w:lineRule="atLeast"/>
        <w:ind w:leftChars="-1" w:hangingChars="1" w:hanging="2"/>
        <w:jc w:val="center"/>
        <w:textDirection w:val="btLr"/>
        <w:textAlignment w:val="top"/>
        <w:outlineLvl w:val="0"/>
        <w:rPr>
          <w:color w:val="000000"/>
          <w:position w:val="-1"/>
          <w:sz w:val="22"/>
          <w:szCs w:val="22"/>
        </w:rPr>
      </w:pPr>
      <w:r w:rsidRPr="00061408">
        <w:rPr>
          <w:b/>
          <w:color w:val="000000"/>
          <w:position w:val="-1"/>
          <w:sz w:val="22"/>
          <w:szCs w:val="22"/>
        </w:rPr>
        <w:t xml:space="preserve">Ilham Fatoni*, </w:t>
      </w:r>
      <w:proofErr w:type="spellStart"/>
      <w:r w:rsidRPr="00061408">
        <w:rPr>
          <w:b/>
          <w:color w:val="000000"/>
          <w:position w:val="-1"/>
          <w:sz w:val="22"/>
          <w:szCs w:val="22"/>
        </w:rPr>
        <w:t>Muzakki</w:t>
      </w:r>
      <w:proofErr w:type="spellEnd"/>
      <w:r w:rsidRPr="00061408">
        <w:rPr>
          <w:b/>
          <w:color w:val="000000"/>
          <w:position w:val="-1"/>
          <w:sz w:val="22"/>
          <w:szCs w:val="22"/>
        </w:rPr>
        <w:t xml:space="preserve"> </w:t>
      </w:r>
      <w:proofErr w:type="spellStart"/>
      <w:r w:rsidRPr="00061408">
        <w:rPr>
          <w:b/>
          <w:color w:val="000000"/>
          <w:position w:val="-1"/>
          <w:sz w:val="22"/>
          <w:szCs w:val="22"/>
        </w:rPr>
        <w:t>Muzakki</w:t>
      </w:r>
      <w:proofErr w:type="spellEnd"/>
      <w:r w:rsidRPr="00061408">
        <w:rPr>
          <w:b/>
          <w:color w:val="000000"/>
          <w:position w:val="-1"/>
          <w:sz w:val="22"/>
          <w:szCs w:val="22"/>
        </w:rPr>
        <w:t xml:space="preserve">, Indah Nur Bella Sari, </w:t>
      </w:r>
      <w:r w:rsidR="0043019E" w:rsidRPr="00061408">
        <w:rPr>
          <w:b/>
          <w:color w:val="000000"/>
          <w:position w:val="-1"/>
          <w:sz w:val="22"/>
          <w:szCs w:val="22"/>
        </w:rPr>
        <w:t>Ikhsan Mustofa</w:t>
      </w:r>
      <w:r w:rsidR="0043019E">
        <w:rPr>
          <w:b/>
          <w:color w:val="000000"/>
          <w:position w:val="-1"/>
          <w:sz w:val="22"/>
          <w:szCs w:val="22"/>
        </w:rPr>
        <w:t>,</w:t>
      </w:r>
      <w:r w:rsidR="0043019E" w:rsidRPr="00061408">
        <w:rPr>
          <w:b/>
          <w:color w:val="000000"/>
          <w:position w:val="-1"/>
          <w:sz w:val="22"/>
          <w:szCs w:val="22"/>
        </w:rPr>
        <w:t xml:space="preserve"> </w:t>
      </w:r>
      <w:r w:rsidRPr="00061408">
        <w:rPr>
          <w:b/>
          <w:color w:val="000000"/>
          <w:position w:val="-1"/>
          <w:sz w:val="22"/>
          <w:szCs w:val="22"/>
        </w:rPr>
        <w:t xml:space="preserve">Ali </w:t>
      </w:r>
      <w:proofErr w:type="spellStart"/>
      <w:r w:rsidRPr="00061408">
        <w:rPr>
          <w:b/>
          <w:color w:val="000000"/>
          <w:position w:val="-1"/>
          <w:sz w:val="22"/>
          <w:szCs w:val="22"/>
        </w:rPr>
        <w:t>Murtadho</w:t>
      </w:r>
      <w:proofErr w:type="spellEnd"/>
      <w:r w:rsidRPr="00061408">
        <w:rPr>
          <w:b/>
          <w:color w:val="000000"/>
          <w:position w:val="-1"/>
          <w:sz w:val="22"/>
          <w:szCs w:val="22"/>
        </w:rPr>
        <w:t>, Baharudin</w:t>
      </w:r>
      <w:r w:rsidRPr="00061408">
        <w:rPr>
          <w:b/>
          <w:color w:val="000000"/>
          <w:position w:val="-1"/>
          <w:sz w:val="22"/>
          <w:szCs w:val="22"/>
        </w:rPr>
        <w:t xml:space="preserve"> </w:t>
      </w:r>
      <w:proofErr w:type="spellStart"/>
      <w:r w:rsidRPr="00061408">
        <w:rPr>
          <w:b/>
          <w:color w:val="000000"/>
          <w:position w:val="-1"/>
          <w:sz w:val="22"/>
          <w:szCs w:val="22"/>
        </w:rPr>
        <w:t>Baharudin</w:t>
      </w:r>
      <w:proofErr w:type="spellEnd"/>
    </w:p>
    <w:p w14:paraId="659000C7" w14:textId="1188C2D1" w:rsidR="00794449" w:rsidRPr="00061408" w:rsidRDefault="0064599B" w:rsidP="00997276">
      <w:pPr>
        <w:ind w:left="-426" w:right="-429"/>
        <w:jc w:val="center"/>
        <w:rPr>
          <w:bCs/>
          <w:color w:val="000000"/>
          <w:sz w:val="20"/>
          <w:szCs w:val="20"/>
        </w:rPr>
      </w:pPr>
      <w:r w:rsidRPr="00061408">
        <w:rPr>
          <w:position w:val="-1"/>
          <w:sz w:val="20"/>
          <w:szCs w:val="20"/>
        </w:rPr>
        <w:t>Fa</w:t>
      </w:r>
      <w:r w:rsidR="000078A8" w:rsidRPr="00061408">
        <w:rPr>
          <w:position w:val="-1"/>
          <w:sz w:val="20"/>
          <w:szCs w:val="20"/>
        </w:rPr>
        <w:t>kultas</w:t>
      </w:r>
      <w:r w:rsidRPr="00061408">
        <w:rPr>
          <w:position w:val="-1"/>
          <w:sz w:val="20"/>
          <w:szCs w:val="20"/>
        </w:rPr>
        <w:t xml:space="preserve"> </w:t>
      </w:r>
      <w:proofErr w:type="spellStart"/>
      <w:r w:rsidR="000078A8" w:rsidRPr="00061408">
        <w:rPr>
          <w:position w:val="-1"/>
          <w:sz w:val="20"/>
          <w:szCs w:val="20"/>
        </w:rPr>
        <w:t>Tarbiyah</w:t>
      </w:r>
      <w:proofErr w:type="spellEnd"/>
      <w:r w:rsidR="000078A8" w:rsidRPr="00061408">
        <w:rPr>
          <w:position w:val="-1"/>
          <w:sz w:val="20"/>
          <w:szCs w:val="20"/>
        </w:rPr>
        <w:t xml:space="preserve"> dan Keguruan,</w:t>
      </w:r>
      <w:r w:rsidR="00997276" w:rsidRPr="00061408">
        <w:rPr>
          <w:position w:val="-1"/>
          <w:sz w:val="20"/>
          <w:szCs w:val="20"/>
        </w:rPr>
        <w:t xml:space="preserve"> </w:t>
      </w:r>
      <w:r w:rsidR="000078A8" w:rsidRPr="00061408">
        <w:rPr>
          <w:position w:val="-1"/>
          <w:sz w:val="20"/>
          <w:szCs w:val="20"/>
        </w:rPr>
        <w:t>Universitas Islam Negeri Raden Intan</w:t>
      </w:r>
      <w:r w:rsidR="001179BC" w:rsidRPr="00061408">
        <w:rPr>
          <w:position w:val="-1"/>
          <w:sz w:val="20"/>
          <w:szCs w:val="20"/>
        </w:rPr>
        <w:t xml:space="preserve"> </w:t>
      </w:r>
      <w:r w:rsidR="001179BC" w:rsidRPr="00061408">
        <w:rPr>
          <w:position w:val="-1"/>
          <w:sz w:val="20"/>
          <w:szCs w:val="20"/>
        </w:rPr>
        <w:t>Lampung</w:t>
      </w:r>
      <w:r w:rsidR="000078A8" w:rsidRPr="00061408">
        <w:rPr>
          <w:position w:val="-1"/>
          <w:sz w:val="20"/>
          <w:szCs w:val="20"/>
        </w:rPr>
        <w:t>, Indonesia</w:t>
      </w:r>
    </w:p>
    <w:p w14:paraId="2EC2AD51" w14:textId="77777777" w:rsidR="00974AE2" w:rsidRPr="00061408"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061408" w14:paraId="2D260142" w14:textId="77777777" w:rsidTr="00A92BED">
        <w:trPr>
          <w:trHeight w:val="250"/>
        </w:trPr>
        <w:tc>
          <w:tcPr>
            <w:tcW w:w="3167" w:type="dxa"/>
            <w:tcBorders>
              <w:right w:val="single" w:sz="4" w:space="0" w:color="auto"/>
            </w:tcBorders>
            <w:shd w:val="clear" w:color="auto" w:fill="E2EFD9" w:themeFill="accent6" w:themeFillTint="33"/>
          </w:tcPr>
          <w:p w14:paraId="37B9FCC7" w14:textId="340E1765" w:rsidR="00A93EE3" w:rsidRPr="00061408" w:rsidRDefault="00A93EE3" w:rsidP="00B61EC2">
            <w:pPr>
              <w:spacing w:before="60"/>
              <w:rPr>
                <w:b/>
                <w:sz w:val="20"/>
                <w:szCs w:val="20"/>
              </w:rPr>
            </w:pPr>
            <w:r w:rsidRPr="00061408">
              <w:rPr>
                <w:b/>
                <w:sz w:val="20"/>
                <w:szCs w:val="20"/>
              </w:rPr>
              <w:t xml:space="preserve">Article History: </w:t>
            </w:r>
          </w:p>
        </w:tc>
        <w:tc>
          <w:tcPr>
            <w:tcW w:w="5810" w:type="dxa"/>
            <w:tcBorders>
              <w:left w:val="single" w:sz="4" w:space="0" w:color="auto"/>
            </w:tcBorders>
            <w:shd w:val="clear" w:color="auto" w:fill="E2EFD9" w:themeFill="accent6" w:themeFillTint="33"/>
          </w:tcPr>
          <w:p w14:paraId="60C62929" w14:textId="51C6559A" w:rsidR="00A93EE3" w:rsidRPr="00061408" w:rsidRDefault="00A93EE3" w:rsidP="009F5693">
            <w:pPr>
              <w:spacing w:before="60"/>
              <w:jc w:val="both"/>
              <w:rPr>
                <w:b/>
                <w:bCs/>
                <w:iCs/>
                <w:sz w:val="20"/>
                <w:szCs w:val="20"/>
              </w:rPr>
            </w:pPr>
            <w:r w:rsidRPr="00061408">
              <w:rPr>
                <w:b/>
                <w:bCs/>
                <w:iCs/>
                <w:sz w:val="20"/>
                <w:szCs w:val="20"/>
              </w:rPr>
              <w:t>Abstract:</w:t>
            </w:r>
          </w:p>
        </w:tc>
      </w:tr>
      <w:tr w:rsidR="00A93EE3" w:rsidRPr="00061408" w14:paraId="59903910" w14:textId="77777777" w:rsidTr="00A92BED">
        <w:trPr>
          <w:trHeight w:val="970"/>
        </w:trPr>
        <w:tc>
          <w:tcPr>
            <w:tcW w:w="3167" w:type="dxa"/>
            <w:tcBorders>
              <w:right w:val="single" w:sz="4" w:space="0" w:color="auto"/>
            </w:tcBorders>
            <w:shd w:val="clear" w:color="auto" w:fill="auto"/>
          </w:tcPr>
          <w:p w14:paraId="4420C742" w14:textId="1AC27DDB" w:rsidR="00857103" w:rsidRPr="00061408" w:rsidRDefault="00857103" w:rsidP="00857103">
            <w:pPr>
              <w:rPr>
                <w:bCs/>
                <w:sz w:val="20"/>
                <w:szCs w:val="20"/>
              </w:rPr>
            </w:pPr>
            <w:r w:rsidRPr="00061408">
              <w:rPr>
                <w:bCs/>
                <w:sz w:val="20"/>
                <w:szCs w:val="20"/>
              </w:rPr>
              <w:t xml:space="preserve">Received: </w:t>
            </w:r>
            <w:r w:rsidR="00245112">
              <w:rPr>
                <w:bCs/>
                <w:sz w:val="20"/>
                <w:szCs w:val="20"/>
              </w:rPr>
              <w:t>August</w:t>
            </w:r>
            <w:r w:rsidRPr="00061408">
              <w:rPr>
                <w:bCs/>
                <w:sz w:val="20"/>
                <w:szCs w:val="20"/>
              </w:rPr>
              <w:t xml:space="preserve"> </w:t>
            </w:r>
            <w:r w:rsidR="00824495">
              <w:rPr>
                <w:bCs/>
                <w:sz w:val="20"/>
                <w:szCs w:val="20"/>
              </w:rPr>
              <w:t>30</w:t>
            </w:r>
            <w:r w:rsidRPr="00061408">
              <w:rPr>
                <w:bCs/>
                <w:sz w:val="20"/>
                <w:szCs w:val="20"/>
              </w:rPr>
              <w:t>, 202</w:t>
            </w:r>
            <w:r w:rsidR="00245112">
              <w:rPr>
                <w:bCs/>
                <w:sz w:val="20"/>
                <w:szCs w:val="20"/>
              </w:rPr>
              <w:t>4</w:t>
            </w:r>
          </w:p>
          <w:p w14:paraId="38890718" w14:textId="103E8B6F" w:rsidR="00857103" w:rsidRPr="00061408" w:rsidRDefault="00857103" w:rsidP="00857103">
            <w:pPr>
              <w:rPr>
                <w:bCs/>
                <w:sz w:val="20"/>
                <w:szCs w:val="20"/>
              </w:rPr>
            </w:pPr>
            <w:r w:rsidRPr="00061408">
              <w:rPr>
                <w:bCs/>
                <w:sz w:val="20"/>
                <w:szCs w:val="20"/>
              </w:rPr>
              <w:t xml:space="preserve">Revised: </w:t>
            </w:r>
            <w:r w:rsidR="00245112">
              <w:rPr>
                <w:bCs/>
                <w:sz w:val="20"/>
                <w:szCs w:val="20"/>
              </w:rPr>
              <w:t>November</w:t>
            </w:r>
            <w:r w:rsidR="004460B9" w:rsidRPr="00061408">
              <w:rPr>
                <w:bCs/>
                <w:sz w:val="20"/>
                <w:szCs w:val="20"/>
              </w:rPr>
              <w:t xml:space="preserve"> </w:t>
            </w:r>
            <w:r w:rsidR="00FB376F" w:rsidRPr="00061408">
              <w:rPr>
                <w:bCs/>
                <w:sz w:val="20"/>
                <w:szCs w:val="20"/>
              </w:rPr>
              <w:t>1</w:t>
            </w:r>
            <w:r w:rsidR="00D732D9" w:rsidRPr="00061408">
              <w:rPr>
                <w:bCs/>
                <w:sz w:val="20"/>
                <w:szCs w:val="20"/>
              </w:rPr>
              <w:t>7</w:t>
            </w:r>
            <w:r w:rsidRPr="00061408">
              <w:rPr>
                <w:bCs/>
                <w:sz w:val="20"/>
                <w:szCs w:val="20"/>
              </w:rPr>
              <w:t>, 2024</w:t>
            </w:r>
          </w:p>
          <w:p w14:paraId="302986AF" w14:textId="1DFF7402" w:rsidR="00857103" w:rsidRPr="00061408" w:rsidRDefault="00857103" w:rsidP="00857103">
            <w:pPr>
              <w:rPr>
                <w:bCs/>
                <w:sz w:val="20"/>
                <w:szCs w:val="20"/>
              </w:rPr>
            </w:pPr>
            <w:r w:rsidRPr="00061408">
              <w:rPr>
                <w:bCs/>
                <w:sz w:val="20"/>
                <w:szCs w:val="20"/>
              </w:rPr>
              <w:t xml:space="preserve">Accepted: </w:t>
            </w:r>
            <w:r w:rsidR="00245112">
              <w:rPr>
                <w:bCs/>
                <w:sz w:val="20"/>
                <w:szCs w:val="20"/>
              </w:rPr>
              <w:t>December</w:t>
            </w:r>
            <w:r w:rsidRPr="00061408">
              <w:rPr>
                <w:bCs/>
                <w:sz w:val="20"/>
                <w:szCs w:val="20"/>
              </w:rPr>
              <w:t xml:space="preserve"> </w:t>
            </w:r>
            <w:r w:rsidR="00245112">
              <w:rPr>
                <w:bCs/>
                <w:sz w:val="20"/>
                <w:szCs w:val="20"/>
              </w:rPr>
              <w:t>30</w:t>
            </w:r>
            <w:r w:rsidRPr="00061408">
              <w:rPr>
                <w:bCs/>
                <w:sz w:val="20"/>
                <w:szCs w:val="20"/>
              </w:rPr>
              <w:t>, 2024</w:t>
            </w:r>
          </w:p>
          <w:p w14:paraId="6C97858C" w14:textId="0EA8AD32" w:rsidR="00A93EE3" w:rsidRPr="00061408" w:rsidRDefault="00A93EE3" w:rsidP="00E16BB7">
            <w:pPr>
              <w:rPr>
                <w:b/>
                <w:sz w:val="20"/>
                <w:szCs w:val="20"/>
              </w:rPr>
            </w:pPr>
          </w:p>
        </w:tc>
        <w:tc>
          <w:tcPr>
            <w:tcW w:w="5810" w:type="dxa"/>
            <w:vMerge w:val="restart"/>
            <w:tcBorders>
              <w:left w:val="single" w:sz="4" w:space="0" w:color="auto"/>
            </w:tcBorders>
            <w:shd w:val="clear" w:color="auto" w:fill="E2EFD9" w:themeFill="accent6" w:themeFillTint="33"/>
          </w:tcPr>
          <w:p w14:paraId="0BEB3656" w14:textId="42FC3194" w:rsidR="00002136" w:rsidRPr="00061408" w:rsidRDefault="00002136" w:rsidP="005E130B">
            <w:pPr>
              <w:spacing w:after="120"/>
              <w:ind w:right="23"/>
              <w:jc w:val="both"/>
              <w:rPr>
                <w:iCs/>
                <w:sz w:val="20"/>
                <w:szCs w:val="20"/>
              </w:rPr>
            </w:pPr>
            <w:r w:rsidRPr="00061408">
              <w:rPr>
                <w:iCs/>
                <w:sz w:val="20"/>
                <w:szCs w:val="20"/>
              </w:rPr>
              <w:t xml:space="preserve">Environmental issues are becoming more complex, yet integrating environmental education into the school curriculum remains </w:t>
            </w:r>
            <w:r w:rsidRPr="00061408">
              <w:rPr>
                <w:color w:val="000000"/>
                <w:position w:val="-1"/>
                <w:sz w:val="20"/>
                <w:szCs w:val="20"/>
              </w:rPr>
              <w:t>challenging. Many schools struggle to implement sustainable practices due to limited resources and a lack of awareness among stakeholders. This study analyzes the implementation of</w:t>
            </w:r>
            <w:r w:rsidRPr="00061408">
              <w:rPr>
                <w:iCs/>
                <w:sz w:val="20"/>
                <w:szCs w:val="20"/>
              </w:rPr>
              <w:t xml:space="preserve"> the eco-environment concept at Bintang Madani Qur'an Nature Elementary School, focusing on the integration of environmental programs in the curriculum and school activities, challenges faced, and the solutions applied. The study used a qualitative approach with a case study method. Data were collected through observations, interviews, and documentation. The results indicate that the school has implemented eco-environmental principles by engaging in greening initiatives, managing waste effectively, and utilizing environmentally friendly energy programs. The program's challenges include limited funds and facilities, resource constraints, limited understanding of the green school concept, and inconsistencies in program implementation. To address these challenges, the school, in cooperation with external institutions, provides training for teachers and students, involves the community in sustainability programs, and strengthens institutional management. This study has implications for the development of environmental education theory and practice based on local and religious values. It is the basis for formulating more contextual and applicable environmental education policies at the regional and national levels.</w:t>
            </w:r>
          </w:p>
        </w:tc>
      </w:tr>
      <w:tr w:rsidR="00A93EE3" w:rsidRPr="00061408" w14:paraId="0288DBE7" w14:textId="77777777" w:rsidTr="00A92BED">
        <w:trPr>
          <w:trHeight w:val="198"/>
        </w:trPr>
        <w:tc>
          <w:tcPr>
            <w:tcW w:w="3167" w:type="dxa"/>
            <w:tcBorders>
              <w:right w:val="single" w:sz="4" w:space="0" w:color="auto"/>
            </w:tcBorders>
            <w:shd w:val="clear" w:color="auto" w:fill="E2EFD9" w:themeFill="accent6" w:themeFillTint="33"/>
          </w:tcPr>
          <w:p w14:paraId="0BD91CBB" w14:textId="780913A1" w:rsidR="00A93EE3" w:rsidRPr="00061408" w:rsidRDefault="00BD326D" w:rsidP="00B61EC2">
            <w:pPr>
              <w:spacing w:before="60"/>
              <w:rPr>
                <w:bCs/>
                <w:sz w:val="20"/>
                <w:szCs w:val="20"/>
              </w:rPr>
            </w:pPr>
            <w:r w:rsidRPr="00061408">
              <w:rPr>
                <w:b/>
                <w:sz w:val="20"/>
                <w:szCs w:val="20"/>
              </w:rPr>
              <w:t>*Correspondence:</w:t>
            </w:r>
          </w:p>
        </w:tc>
        <w:tc>
          <w:tcPr>
            <w:tcW w:w="5810" w:type="dxa"/>
            <w:vMerge/>
            <w:tcBorders>
              <w:left w:val="single" w:sz="4" w:space="0" w:color="auto"/>
            </w:tcBorders>
            <w:shd w:val="clear" w:color="auto" w:fill="E2EFD9" w:themeFill="accent6" w:themeFillTint="33"/>
          </w:tcPr>
          <w:p w14:paraId="232FF9A4" w14:textId="77777777" w:rsidR="00A93EE3" w:rsidRPr="00061408" w:rsidRDefault="00A93EE3" w:rsidP="004A7F92">
            <w:pPr>
              <w:jc w:val="both"/>
              <w:rPr>
                <w:b/>
                <w:bCs/>
                <w:iCs/>
                <w:sz w:val="20"/>
                <w:szCs w:val="20"/>
              </w:rPr>
            </w:pPr>
          </w:p>
        </w:tc>
      </w:tr>
      <w:tr w:rsidR="00A93EE3" w:rsidRPr="00061408" w14:paraId="4863DC88" w14:textId="77777777" w:rsidTr="00A92BED">
        <w:trPr>
          <w:trHeight w:val="1150"/>
        </w:trPr>
        <w:tc>
          <w:tcPr>
            <w:tcW w:w="3167" w:type="dxa"/>
            <w:tcBorders>
              <w:right w:val="single" w:sz="4" w:space="0" w:color="auto"/>
            </w:tcBorders>
            <w:shd w:val="clear" w:color="auto" w:fill="auto"/>
          </w:tcPr>
          <w:p w14:paraId="49EAA448" w14:textId="77777777" w:rsidR="00A93EE3" w:rsidRPr="00061408" w:rsidRDefault="00A93EE3" w:rsidP="00B61EC2">
            <w:pPr>
              <w:rPr>
                <w:b/>
                <w:i/>
                <w:iCs/>
                <w:sz w:val="20"/>
                <w:szCs w:val="20"/>
              </w:rPr>
            </w:pPr>
            <w:r w:rsidRPr="00061408">
              <w:rPr>
                <w:b/>
                <w:i/>
                <w:iCs/>
                <w:sz w:val="20"/>
                <w:szCs w:val="20"/>
              </w:rPr>
              <w:t xml:space="preserve">Address: </w:t>
            </w:r>
          </w:p>
          <w:p w14:paraId="5BB2EE33" w14:textId="3152E575" w:rsidR="00893B28" w:rsidRPr="00061408" w:rsidRDefault="00B67FCD" w:rsidP="00C717F7">
            <w:pPr>
              <w:rPr>
                <w:bCs/>
                <w:sz w:val="20"/>
                <w:szCs w:val="20"/>
              </w:rPr>
            </w:pPr>
            <w:r w:rsidRPr="00061408">
              <w:rPr>
                <w:bCs/>
                <w:sz w:val="20"/>
                <w:szCs w:val="20"/>
              </w:rPr>
              <w:t>Perum</w:t>
            </w:r>
            <w:r w:rsidRPr="00061408">
              <w:rPr>
                <w:bCs/>
                <w:sz w:val="20"/>
                <w:szCs w:val="20"/>
              </w:rPr>
              <w:t>ahan</w:t>
            </w:r>
            <w:r w:rsidRPr="00061408">
              <w:rPr>
                <w:bCs/>
                <w:sz w:val="20"/>
                <w:szCs w:val="20"/>
              </w:rPr>
              <w:t xml:space="preserve"> BKP Blok P, </w:t>
            </w:r>
            <w:proofErr w:type="spellStart"/>
            <w:r w:rsidRPr="00061408">
              <w:rPr>
                <w:bCs/>
                <w:sz w:val="20"/>
                <w:szCs w:val="20"/>
              </w:rPr>
              <w:t>Kemiling</w:t>
            </w:r>
            <w:proofErr w:type="spellEnd"/>
            <w:r w:rsidRPr="00061408">
              <w:rPr>
                <w:bCs/>
                <w:sz w:val="20"/>
                <w:szCs w:val="20"/>
              </w:rPr>
              <w:t>-Bandar Lampung, Indonesia 35158</w:t>
            </w:r>
          </w:p>
          <w:p w14:paraId="5BCBBFB0" w14:textId="07BC3E69" w:rsidR="00C717F7" w:rsidRPr="00061408" w:rsidRDefault="00C717F7" w:rsidP="00C717F7">
            <w:pPr>
              <w:rPr>
                <w:b/>
                <w:i/>
                <w:iCs/>
                <w:sz w:val="20"/>
                <w:szCs w:val="20"/>
              </w:rPr>
            </w:pPr>
            <w:r w:rsidRPr="00061408">
              <w:rPr>
                <w:b/>
                <w:i/>
                <w:iCs/>
                <w:sz w:val="20"/>
                <w:szCs w:val="20"/>
              </w:rPr>
              <w:t>Email:</w:t>
            </w:r>
          </w:p>
          <w:p w14:paraId="2985A831" w14:textId="722B7E05" w:rsidR="00A93EE3" w:rsidRPr="00061408" w:rsidRDefault="00B739CB" w:rsidP="00B61EC2">
            <w:pPr>
              <w:rPr>
                <w:color w:val="000000"/>
                <w:sz w:val="20"/>
                <w:szCs w:val="20"/>
              </w:rPr>
            </w:pPr>
            <w:r w:rsidRPr="00061408">
              <w:rPr>
                <w:color w:val="000000"/>
                <w:sz w:val="20"/>
                <w:szCs w:val="20"/>
              </w:rPr>
              <w:t>Ilhamftni1808@</w:t>
            </w:r>
            <w:r w:rsidRPr="00061408">
              <w:rPr>
                <w:bCs/>
                <w:sz w:val="20"/>
                <w:szCs w:val="20"/>
              </w:rPr>
              <w:t>gmail</w:t>
            </w:r>
            <w:r w:rsidRPr="00061408">
              <w:rPr>
                <w:color w:val="000000"/>
                <w:sz w:val="20"/>
                <w:szCs w:val="20"/>
              </w:rPr>
              <w:t>.com</w:t>
            </w:r>
            <w:r w:rsidR="00893B28" w:rsidRPr="00061408">
              <w:rPr>
                <w:color w:val="000000"/>
                <w:sz w:val="20"/>
                <w:szCs w:val="20"/>
              </w:rPr>
              <w:t xml:space="preserve"> </w:t>
            </w:r>
          </w:p>
          <w:p w14:paraId="7B20899D" w14:textId="052CB69B" w:rsidR="00893B28" w:rsidRPr="00061408" w:rsidRDefault="00893B28" w:rsidP="00B61EC2">
            <w:pPr>
              <w:rPr>
                <w:bCs/>
                <w:sz w:val="20"/>
                <w:szCs w:val="20"/>
              </w:rPr>
            </w:pPr>
          </w:p>
        </w:tc>
        <w:tc>
          <w:tcPr>
            <w:tcW w:w="5810" w:type="dxa"/>
            <w:vMerge/>
            <w:tcBorders>
              <w:left w:val="single" w:sz="4" w:space="0" w:color="auto"/>
            </w:tcBorders>
            <w:shd w:val="clear" w:color="auto" w:fill="E2EFD9" w:themeFill="accent6" w:themeFillTint="33"/>
          </w:tcPr>
          <w:p w14:paraId="2A4C3396" w14:textId="77777777" w:rsidR="00A93EE3" w:rsidRPr="00061408" w:rsidRDefault="00A93EE3" w:rsidP="004A7F92">
            <w:pPr>
              <w:jc w:val="both"/>
              <w:rPr>
                <w:b/>
                <w:bCs/>
                <w:iCs/>
                <w:sz w:val="20"/>
                <w:szCs w:val="20"/>
              </w:rPr>
            </w:pPr>
          </w:p>
        </w:tc>
      </w:tr>
      <w:tr w:rsidR="00A93EE3" w:rsidRPr="00061408" w14:paraId="08269BAC" w14:textId="77777777" w:rsidTr="00A92BED">
        <w:trPr>
          <w:trHeight w:val="220"/>
        </w:trPr>
        <w:tc>
          <w:tcPr>
            <w:tcW w:w="3167" w:type="dxa"/>
            <w:tcBorders>
              <w:right w:val="single" w:sz="4" w:space="0" w:color="auto"/>
            </w:tcBorders>
            <w:shd w:val="clear" w:color="auto" w:fill="E2EFD9" w:themeFill="accent6" w:themeFillTint="33"/>
          </w:tcPr>
          <w:p w14:paraId="195EC0CC" w14:textId="1D105909" w:rsidR="00A93EE3" w:rsidRPr="00061408" w:rsidRDefault="00BD326D" w:rsidP="00B61EC2">
            <w:pPr>
              <w:spacing w:before="60"/>
              <w:rPr>
                <w:bCs/>
                <w:sz w:val="20"/>
                <w:szCs w:val="20"/>
              </w:rPr>
            </w:pPr>
            <w:r w:rsidRPr="00061408">
              <w:rPr>
                <w:b/>
                <w:sz w:val="20"/>
                <w:szCs w:val="20"/>
              </w:rPr>
              <w:t>Keywords:</w:t>
            </w:r>
          </w:p>
        </w:tc>
        <w:tc>
          <w:tcPr>
            <w:tcW w:w="5810" w:type="dxa"/>
            <w:vMerge/>
            <w:tcBorders>
              <w:left w:val="single" w:sz="4" w:space="0" w:color="auto"/>
            </w:tcBorders>
            <w:shd w:val="clear" w:color="auto" w:fill="E2EFD9" w:themeFill="accent6" w:themeFillTint="33"/>
          </w:tcPr>
          <w:p w14:paraId="631718FD" w14:textId="77777777" w:rsidR="00A93EE3" w:rsidRPr="00061408" w:rsidRDefault="00A93EE3" w:rsidP="004A7F92">
            <w:pPr>
              <w:jc w:val="both"/>
              <w:rPr>
                <w:b/>
                <w:bCs/>
                <w:iCs/>
                <w:sz w:val="20"/>
                <w:szCs w:val="20"/>
              </w:rPr>
            </w:pPr>
          </w:p>
        </w:tc>
      </w:tr>
      <w:tr w:rsidR="00A93EE3" w:rsidRPr="00061408" w14:paraId="0CBD463B" w14:textId="77777777" w:rsidTr="0083436C">
        <w:trPr>
          <w:trHeight w:val="411"/>
        </w:trPr>
        <w:tc>
          <w:tcPr>
            <w:tcW w:w="3167" w:type="dxa"/>
            <w:tcBorders>
              <w:right w:val="single" w:sz="4" w:space="0" w:color="auto"/>
            </w:tcBorders>
            <w:shd w:val="clear" w:color="auto" w:fill="auto"/>
          </w:tcPr>
          <w:p w14:paraId="549EDD04" w14:textId="6FD82EDB" w:rsidR="00A93EE3" w:rsidRPr="00061408" w:rsidRDefault="00002136" w:rsidP="00530A82">
            <w:pPr>
              <w:rPr>
                <w:bCs/>
                <w:sz w:val="20"/>
                <w:szCs w:val="20"/>
              </w:rPr>
            </w:pPr>
            <w:r w:rsidRPr="00061408">
              <w:rPr>
                <w:sz w:val="20"/>
                <w:szCs w:val="20"/>
              </w:rPr>
              <w:t xml:space="preserve">eco-environment concept, </w:t>
            </w:r>
            <w:r w:rsidR="00467F99" w:rsidRPr="00061408">
              <w:rPr>
                <w:sz w:val="20"/>
                <w:szCs w:val="20"/>
              </w:rPr>
              <w:t xml:space="preserve">eco-friendly programs, </w:t>
            </w:r>
            <w:r w:rsidRPr="00061408">
              <w:rPr>
                <w:sz w:val="20"/>
                <w:szCs w:val="20"/>
              </w:rPr>
              <w:t>environmental care</w:t>
            </w:r>
            <w:r w:rsidRPr="00061408">
              <w:rPr>
                <w:sz w:val="20"/>
                <w:szCs w:val="20"/>
              </w:rPr>
              <w:t xml:space="preserve">, </w:t>
            </w:r>
            <w:r w:rsidRPr="00061408">
              <w:rPr>
                <w:sz w:val="20"/>
                <w:szCs w:val="20"/>
              </w:rPr>
              <w:t>integrated curriculum</w:t>
            </w:r>
          </w:p>
        </w:tc>
        <w:tc>
          <w:tcPr>
            <w:tcW w:w="5810" w:type="dxa"/>
            <w:vMerge/>
            <w:tcBorders>
              <w:left w:val="single" w:sz="4" w:space="0" w:color="auto"/>
            </w:tcBorders>
            <w:shd w:val="clear" w:color="auto" w:fill="E2EFD9" w:themeFill="accent6" w:themeFillTint="33"/>
          </w:tcPr>
          <w:p w14:paraId="6D91C847" w14:textId="77777777" w:rsidR="00A93EE3" w:rsidRPr="00061408" w:rsidRDefault="00A93EE3" w:rsidP="004A7F92">
            <w:pPr>
              <w:jc w:val="both"/>
              <w:rPr>
                <w:b/>
                <w:bCs/>
                <w:iCs/>
                <w:sz w:val="20"/>
                <w:szCs w:val="20"/>
              </w:rPr>
            </w:pPr>
          </w:p>
        </w:tc>
      </w:tr>
    </w:tbl>
    <w:p w14:paraId="260B0204" w14:textId="77777777" w:rsidR="00F47BE9" w:rsidRPr="00061408" w:rsidRDefault="00F47BE9" w:rsidP="00F47BE9">
      <w:pPr>
        <w:jc w:val="center"/>
        <w:rPr>
          <w:rFonts w:cs="Arial"/>
          <w:b/>
          <w:lang w:eastAsia="id-ID"/>
        </w:rPr>
      </w:pPr>
    </w:p>
    <w:p w14:paraId="26088FA3" w14:textId="051201D7" w:rsidR="00D63D34" w:rsidRPr="00061408" w:rsidRDefault="00467F99" w:rsidP="00BC47BD">
      <w:pPr>
        <w:tabs>
          <w:tab w:val="left" w:pos="340"/>
        </w:tabs>
        <w:spacing w:line="276" w:lineRule="auto"/>
        <w:rPr>
          <w:position w:val="-1"/>
        </w:rPr>
      </w:pPr>
      <w:r w:rsidRPr="00061408">
        <w:rPr>
          <w:b/>
          <w:caps/>
        </w:rPr>
        <w:t>PENDAHULUAN</w:t>
      </w:r>
    </w:p>
    <w:p w14:paraId="06E3BACD" w14:textId="0B22C048" w:rsidR="00467F99" w:rsidRPr="00C74D03" w:rsidRDefault="00467F99" w:rsidP="00467F99">
      <w:pPr>
        <w:autoSpaceDE w:val="0"/>
        <w:autoSpaceDN w:val="0"/>
        <w:adjustRightInd w:val="0"/>
        <w:spacing w:line="276" w:lineRule="auto"/>
        <w:ind w:firstLine="720"/>
        <w:jc w:val="both"/>
      </w:pPr>
      <w:r w:rsidRPr="00061408">
        <w:t xml:space="preserve">Isu </w:t>
      </w:r>
      <w:r w:rsidRPr="00C74D03">
        <w:t xml:space="preserve">tentang lingkungan hidup merupakan salah satu perhatian utama dunia internasional saat ini. Ilmuwan yang tergabung dalam Panel Antar Pemerintah tentang Perubahan Iklim atau IPCC memberikan peringatan berupa “kode merah bagi umat manusia” pada tanggal 9 Agustus 2021. Berdasarkan hasil laporan kelompok kerja ilmuwan IPCC tersebut, Sekjen PBB, Antonio Guterres, menjelaskan bahwa apabila kita masih melakukan </w:t>
      </w:r>
      <w:r w:rsidRPr="00C74D03">
        <w:rPr>
          <w:i/>
          <w:iCs/>
        </w:rPr>
        <w:t>business as usual</w:t>
      </w:r>
      <w:r w:rsidRPr="00C74D03">
        <w:t xml:space="preserve"> (</w:t>
      </w:r>
      <w:r w:rsidRPr="00C74D03">
        <w:t>aktivitas</w:t>
      </w:r>
      <w:r w:rsidRPr="00C74D03">
        <w:t xml:space="preserve"> seperti biasa), tidak mengurangi emisi karbon dioksida secara ekstrem yang memicu pemanasan global, maka bencana cuaca </w:t>
      </w:r>
      <w:r w:rsidRPr="00C74D03">
        <w:t>ekstrem</w:t>
      </w:r>
      <w:r w:rsidRPr="00C74D03">
        <w:t xml:space="preserve"> dalam 20 tahun ke</w:t>
      </w:r>
      <w:r w:rsidRPr="00C74D03">
        <w:t xml:space="preserve"> </w:t>
      </w:r>
      <w:r w:rsidRPr="00C74D03">
        <w:t xml:space="preserve">depan berisiko tidak lagi dapat </w:t>
      </w:r>
      <w:r w:rsidRPr="00C74D03">
        <w:lastRenderedPageBreak/>
        <w:t xml:space="preserve">dikendalikan </w:t>
      </w:r>
      <w:r w:rsidRPr="00C74D03">
        <w:fldChar w:fldCharType="begin" w:fldLock="1"/>
      </w:r>
      <w:r w:rsidRPr="00C74D03">
        <w:instrText>ADDIN CSL_CITATION {"citationItems":[{"id":"ITEM-1","itemData":{"ISSN":"2808-4128","author":[{"dropping-particle":"","family":"Hamid","given":"S Ahmad","non-dropping-particle":"Al","parse-names":false,"suffix":""}],"container-title":"Al-Jadwa: Jurnal Studi Islam","id":"ITEM-1","issue":"2","issued":{"date-parts":[["2024"]]},"page":"192-204","title":"Pendidikan Islam Berwawasan Lingkungan Berbasis Pondok Pesantren","type":"article-journal","volume":"3"},"uris":["http://www.mendeley.com/documents/?uuid=587e38cf-4a06-461d-a293-c600e4bd163e"]}],"mendeley":{"formattedCitation":"(Al Hamid 2024)","manualFormatting":"(Hamid 2024)","plainTextFormattedCitation":"(Al Hamid 2024)","previouslyFormattedCitation":"(Al Hamid 2024)"},"properties":{"noteIndex":0},"schema":"https://github.com/citation-style-language/schema/raw/master/csl-citation.json"}</w:instrText>
      </w:r>
      <w:r w:rsidRPr="00C74D03">
        <w:fldChar w:fldCharType="separate"/>
      </w:r>
      <w:r w:rsidRPr="00C74D03">
        <w:t xml:space="preserve">(Hamid </w:t>
      </w:r>
      <w:hyperlink w:anchor="Hamid" w:history="1">
        <w:r w:rsidRPr="00C74D03">
          <w:rPr>
            <w:rStyle w:val="Hyperlink"/>
            <w:u w:val="none"/>
          </w:rPr>
          <w:t>2024</w:t>
        </w:r>
      </w:hyperlink>
      <w:r w:rsidRPr="00C74D03">
        <w:t>)</w:t>
      </w:r>
      <w:r w:rsidRPr="00C74D03">
        <w:fldChar w:fldCharType="end"/>
      </w:r>
      <w:r w:rsidRPr="00C74D03">
        <w:t>. Peringatan ini bukan hanya ditujukan untuk beberapa negara saja, melainkan untuk seluruh dunia, termasuk Indonesia.</w:t>
      </w:r>
    </w:p>
    <w:p w14:paraId="6981FCE6" w14:textId="0C1B16A6" w:rsidR="00467F99" w:rsidRPr="0003001F" w:rsidRDefault="00467F99" w:rsidP="00467F99">
      <w:pPr>
        <w:autoSpaceDE w:val="0"/>
        <w:autoSpaceDN w:val="0"/>
        <w:adjustRightInd w:val="0"/>
        <w:spacing w:line="276" w:lineRule="auto"/>
        <w:ind w:firstLine="720"/>
        <w:jc w:val="both"/>
        <w:textDirection w:val="btLr"/>
        <w:rPr>
          <w:lang w:eastAsia="id-ID"/>
        </w:rPr>
      </w:pPr>
      <w:r w:rsidRPr="00C74D03">
        <w:t xml:space="preserve">Indonesia disebut sebagai “paru-paru dunia” karena memiliki kawasan hutan hujan tropis yang luas sehingga berperan penting dalam menyerap karbon dioksida dan menghasilkan oksigen. Julukan ini menggambarkan betapa pentingnya hutan Indonesia bagi keseimbangan iklim global dan keberlangsungan kehidupan di bumi </w:t>
      </w:r>
      <w:r w:rsidRPr="00C74D03">
        <w:fldChar w:fldCharType="begin" w:fldLock="1"/>
      </w:r>
      <w:r w:rsidRPr="00C74D03">
        <w:instrText>ADDIN CSL_CITATION {"citationItems":[{"id":"ITEM-1","itemData":{"ISBN":"6025583560","author":[{"dropping-particle":"","family":"Kesuma","given":"Ardha","non-dropping-particle":"","parse-names":false,"suffix":""}],"id":"ITEM-1","issued":{"date-parts":[["2021"]]},"publisher":"Pandiva Buku","publisher-place":"Yogyakarta","title":"Merawat diri merawat bumi","type":"book"},"uris":["http://www.mendeley.com/documents/?uuid=c23848ed-7cbd-4200-b3f9-5a0d68092f29"]}],"mendeley":{"formattedCitation":"(Kesuma 2021)","plainTextFormattedCitation":"(Kesuma 2021)","previouslyFormattedCitation":"(Kesuma 2021)"},"properties":{"noteIndex":0},"schema":"https://github.com/citation-style-language/schema/raw/master/csl-citation.json"}</w:instrText>
      </w:r>
      <w:r w:rsidRPr="00C74D03">
        <w:fldChar w:fldCharType="separate"/>
      </w:r>
      <w:r w:rsidRPr="00C74D03">
        <w:t xml:space="preserve">(Kesuma </w:t>
      </w:r>
      <w:hyperlink w:anchor="Kesuma" w:history="1">
        <w:r w:rsidRPr="00C74D03">
          <w:rPr>
            <w:rStyle w:val="Hyperlink"/>
            <w:u w:val="none"/>
          </w:rPr>
          <w:t>2021</w:t>
        </w:r>
      </w:hyperlink>
      <w:r w:rsidRPr="00C74D03">
        <w:t>)</w:t>
      </w:r>
      <w:r w:rsidRPr="00C74D03">
        <w:fldChar w:fldCharType="end"/>
      </w:r>
      <w:r w:rsidRPr="00C74D03">
        <w:t xml:space="preserve">. Sayangnya, riset yang dilakukan oleh </w:t>
      </w:r>
      <w:r w:rsidRPr="00C74D03">
        <w:fldChar w:fldCharType="begin" w:fldLock="1"/>
      </w:r>
      <w:r w:rsidRPr="00C74D03">
        <w:instrText>ADDIN CSL_CITATION {"citationItems":[{"id":"ITEM-1","itemData":{"URL":"https://www.walhi.or.id/kondisi-lingkungan-hidup-di-indonesia-di-tengah-isu-pemanasan-global","author":[{"dropping-particle":"","family":"Wahana Lingkungan Hidup Indonesia","given":"","non-dropping-particle":"","parse-names":false,"suffix":""}],"container-title":"Diakses 13 Desember 2023","id":"ITEM-1","issued":{"date-parts":[["2021"]]},"title":"Kondisi Lingkungan Hidup di Indonesia di Tengah Isu Pemanasan Global","type":"webpage"},"uris":["http://www.mendeley.com/documents/?uuid=54ce555c-c84d-47c5-a23b-7ad121ad5c18"]}],"mendeley":{"formattedCitation":"(Wahana Lingkungan Hidup Indonesia 2021)","manualFormatting":"Wahana Lingkungan Hidup Indonesia (WALHI)","plainTextFormattedCitation":"(Wahana Lingkungan Hidup Indonesia 2021)","previouslyFormattedCitation":"(Wahana Lingkungan Hidup Indonesia 2021)"},"properties":{"noteIndex":0},"schema":"https://github.com/citation-style-language/schema/raw/master/csl-citation.json"}</w:instrText>
      </w:r>
      <w:r w:rsidRPr="00C74D03">
        <w:fldChar w:fldCharType="separate"/>
      </w:r>
      <w:r w:rsidRPr="00C74D03">
        <w:t>Wahana Lingkungan Hidup Indonesia (WALHI)</w:t>
      </w:r>
      <w:r w:rsidRPr="00C74D03">
        <w:fldChar w:fldCharType="end"/>
      </w:r>
      <w:r w:rsidRPr="00C74D03">
        <w:t xml:space="preserve"> menemukan bahwa aktivitas industri ekstraktif yang mengeksploitasi alam berdampak pada menyusutnya hutan yang berfungsi sebagai penyerap emisi karbon dioksida, memperparah laju pemanasan global, dan mengancam sumber penghidupan puluhan juta masyarakat sekitar. Lahan </w:t>
      </w:r>
      <w:r w:rsidRPr="0003001F">
        <w:rPr>
          <w:lang w:eastAsia="id-ID"/>
        </w:rPr>
        <w:t xml:space="preserve">seluas 159 juta </w:t>
      </w:r>
      <w:r w:rsidR="002D462D" w:rsidRPr="00C74D03">
        <w:rPr>
          <w:lang w:eastAsia="id-ID"/>
        </w:rPr>
        <w:t>hektare</w:t>
      </w:r>
      <w:r w:rsidRPr="0003001F">
        <w:rPr>
          <w:lang w:eastAsia="id-ID"/>
        </w:rPr>
        <w:t xml:space="preserve"> sudah </w:t>
      </w:r>
      <w:proofErr w:type="spellStart"/>
      <w:r w:rsidRPr="0003001F">
        <w:rPr>
          <w:lang w:eastAsia="id-ID"/>
        </w:rPr>
        <w:t>terkapling</w:t>
      </w:r>
      <w:proofErr w:type="spellEnd"/>
      <w:r w:rsidRPr="0003001F">
        <w:rPr>
          <w:lang w:eastAsia="id-ID"/>
        </w:rPr>
        <w:t xml:space="preserve"> dalam </w:t>
      </w:r>
      <w:r w:rsidR="002D462D" w:rsidRPr="00C74D03">
        <w:rPr>
          <w:lang w:eastAsia="id-ID"/>
        </w:rPr>
        <w:t>izin</w:t>
      </w:r>
      <w:r w:rsidRPr="0003001F">
        <w:rPr>
          <w:lang w:eastAsia="id-ID"/>
        </w:rPr>
        <w:t xml:space="preserve"> investasi industri ekstraktif. Luas wilayah daratan secara legal sudah dikuasai oleh korporasi sebesar 82.91%, sedangkan untuk wilayah laut sebesar 29.75%</w:t>
      </w:r>
      <w:r w:rsidRPr="00C74D03">
        <w:t xml:space="preserve"> </w:t>
      </w:r>
      <w:r w:rsidRPr="00C74D03">
        <w:fldChar w:fldCharType="begin" w:fldLock="1"/>
      </w:r>
      <w:r w:rsidRPr="00C74D03">
        <w:instrText>ADDIN CSL_CITATION {"citationItems":[{"id":"ITEM-1","itemData":{"URL":"https://www.walhi.or.id/kondisi-lingkungan-hidup-di-indonesia-di-tengah-isu-pemanasan-global","author":[{"dropping-particle":"","family":"Wahana Lingkungan Hidup Indonesia","given":"","non-dropping-particle":"","parse-names":false,"suffix":""}],"container-title":"Diakses 13 Desember 2023","id":"ITEM-1","issued":{"date-parts":[["2021"]]},"title":"Kondisi Lingkungan Hidup di Indonesia di Tengah Isu Pemanasan Global","type":"webpage"},"uris":["http://www.mendeley.com/documents/?uuid=54ce555c-c84d-47c5-a23b-7ad121ad5c18"]}],"mendeley":{"formattedCitation":"(Wahana Lingkungan Hidup Indonesia 2021)","plainTextFormattedCitation":"(Wahana Lingkungan Hidup Indonesia 2021)","previouslyFormattedCitation":"(Wahana Lingkungan Hidup Indonesia 2021)"},"properties":{"noteIndex":0},"schema":"https://github.com/citation-style-language/schema/raw/master/csl-citation.json"}</w:instrText>
      </w:r>
      <w:r w:rsidRPr="00C74D03">
        <w:fldChar w:fldCharType="separate"/>
      </w:r>
      <w:r w:rsidRPr="00C74D03">
        <w:t xml:space="preserve">(Wahana Lingkungan Hidup Indonesia </w:t>
      </w:r>
      <w:hyperlink w:anchor="Wahana" w:history="1">
        <w:r w:rsidRPr="00C74D03">
          <w:rPr>
            <w:rStyle w:val="Hyperlink"/>
            <w:u w:val="none"/>
          </w:rPr>
          <w:t>2021</w:t>
        </w:r>
      </w:hyperlink>
      <w:r w:rsidRPr="00C74D03">
        <w:t>)</w:t>
      </w:r>
      <w:r w:rsidRPr="00C74D03">
        <w:fldChar w:fldCharType="end"/>
      </w:r>
      <w:r w:rsidRPr="0003001F">
        <w:rPr>
          <w:lang w:eastAsia="id-ID"/>
        </w:rPr>
        <w:t>.</w:t>
      </w:r>
    </w:p>
    <w:p w14:paraId="3ACFE6C3" w14:textId="704BE5E7" w:rsidR="00467F99" w:rsidRPr="00C74D03" w:rsidRDefault="00467F99" w:rsidP="00467F99">
      <w:pPr>
        <w:autoSpaceDE w:val="0"/>
        <w:autoSpaceDN w:val="0"/>
        <w:adjustRightInd w:val="0"/>
        <w:spacing w:line="276" w:lineRule="auto"/>
        <w:ind w:firstLine="720"/>
        <w:jc w:val="both"/>
      </w:pPr>
      <w:r w:rsidRPr="0003001F">
        <w:rPr>
          <w:lang w:eastAsia="id-ID"/>
        </w:rPr>
        <w:t xml:space="preserve">Data IPBES 2018 juga menyebutkan bahwa setiap tahunnya Indonesia kehilangan hutan seluas 680 ribu </w:t>
      </w:r>
      <w:r w:rsidR="002D462D" w:rsidRPr="00C74D03">
        <w:rPr>
          <w:lang w:eastAsia="id-ID"/>
        </w:rPr>
        <w:t>hektare</w:t>
      </w:r>
      <w:r w:rsidRPr="0003001F">
        <w:rPr>
          <w:lang w:eastAsia="id-ID"/>
        </w:rPr>
        <w:t>, yang mana merupakan terbesar di region asia tenggara</w:t>
      </w:r>
      <w:r w:rsidRPr="00C74D03">
        <w:t xml:space="preserve"> </w:t>
      </w:r>
      <w:r w:rsidRPr="00C74D03">
        <w:fldChar w:fldCharType="begin" w:fldLock="1"/>
      </w:r>
      <w:r w:rsidRPr="00C74D03">
        <w:instrText>ADDIN CSL_CITATION {"citationItems":[{"id":"ITEM-1","itemData":{"ISSN":"2685-2926","author":[{"dropping-particle":"","family":"Febriani","given":"Ina Salmah","non-dropping-particle":"","parse-names":false,"suffix":""}],"container-title":"Jurnal Studi Gender Dan Anak","id":"ITEM-1","issue":"01","issued":{"date-parts":[["2022"]]},"page":"55-72","title":"Upaya Pelestarian Lingkungan Melalui Penguatan Ekologi Keluarga Berbasis Al-Quran","type":"article-journal","volume":"9"},"uris":["http://www.mendeley.com/documents/?uuid=db2fd777-85a1-4b32-a0c7-3a68ef7c6db7"]}],"mendeley":{"formattedCitation":"(I. S. Febriani 2022)","plainTextFormattedCitation":"(I. S. Febriani 2022)","previouslyFormattedCitation":"(I. S. Febriani 2022)"},"properties":{"noteIndex":0},"schema":"https://github.com/citation-style-language/schema/raw/master/csl-citation.json"}</w:instrText>
      </w:r>
      <w:r w:rsidRPr="00C74D03">
        <w:fldChar w:fldCharType="separate"/>
      </w:r>
      <w:r w:rsidRPr="00C74D03">
        <w:t xml:space="preserve">(I. S. </w:t>
      </w:r>
      <w:proofErr w:type="spellStart"/>
      <w:r w:rsidRPr="00C74D03">
        <w:t>Febriani</w:t>
      </w:r>
      <w:proofErr w:type="spellEnd"/>
      <w:r w:rsidRPr="00C74D03">
        <w:t xml:space="preserve"> </w:t>
      </w:r>
      <w:hyperlink w:anchor="Febriani" w:history="1">
        <w:r w:rsidRPr="00C74D03">
          <w:rPr>
            <w:rStyle w:val="Hyperlink"/>
            <w:u w:val="none"/>
          </w:rPr>
          <w:t>2022</w:t>
        </w:r>
      </w:hyperlink>
      <w:r w:rsidRPr="00C74D03">
        <w:t>)</w:t>
      </w:r>
      <w:r w:rsidRPr="00C74D03">
        <w:fldChar w:fldCharType="end"/>
      </w:r>
      <w:r w:rsidRPr="0003001F">
        <w:rPr>
          <w:lang w:eastAsia="id-ID"/>
        </w:rPr>
        <w:t xml:space="preserve">. Sedangkan data kerusakan sungai yang dihimpun oleh KLHK tercatat bahwa dari 105 sungai yang ada, 101 </w:t>
      </w:r>
      <w:r w:rsidRPr="0003001F">
        <w:t>sungai</w:t>
      </w:r>
      <w:r w:rsidRPr="0003001F">
        <w:rPr>
          <w:lang w:eastAsia="id-ID"/>
        </w:rPr>
        <w:t xml:space="preserve"> diantaranya dalam kondisi tercemar sedang hingga berat</w:t>
      </w:r>
      <w:r w:rsidRPr="00C74D03">
        <w:t xml:space="preserve"> </w:t>
      </w:r>
      <w:r w:rsidRPr="00C74D03">
        <w:fldChar w:fldCharType="begin" w:fldLock="1"/>
      </w:r>
      <w:r w:rsidRPr="00C74D03">
        <w:instrText>ADDIN CSL_CITATION {"citationItems":[{"id":"ITEM-1","itemData":{"ISSN":"2541-531X","author":[{"dropping-particle":"","family":"Salim","given":"Agus","non-dropping-particle":"","parse-names":false,"suffix":""},{"dropping-particle":"","family":"Utami","given":"Ria Anggraeni","non-dropping-particle":"","parse-names":false,"suffix":""},{"dropping-particle":"","family":"Fernando","given":"Zico Junius","non-dropping-particle":"","parse-names":false,"suffix":""}],"container-title":"Bina Hukum Lingkungan","id":"ITEM-1","issue":"1","issued":{"date-parts":[["2022"]]},"page":"59-79","title":"Green Victimology: Sebuah Konsep Perlindungan Korban dan Penegakan Hukum Lingkungan di Indonesia","type":"article-journal","volume":"7"},"uris":["http://www.mendeley.com/documents/?uuid=240a6d95-1567-48f8-bf47-5bda79675399"]}],"mendeley":{"formattedCitation":"(Salim, Utami, and Fernando 2022)","manualFormatting":"(Salim, Utami, dan Fernando 2022)","plainTextFormattedCitation":"(Salim, Utami, and Fernando 2022)","previouslyFormattedCitation":"(Salim, Utami, and Fernando 2022)"},"properties":{"noteIndex":0},"schema":"https://github.com/citation-style-language/schema/raw/master/csl-citation.json"}</w:instrText>
      </w:r>
      <w:r w:rsidRPr="00C74D03">
        <w:fldChar w:fldCharType="separate"/>
      </w:r>
      <w:r w:rsidRPr="00C74D03">
        <w:t xml:space="preserve">(Salim, Utami, dan Fernando </w:t>
      </w:r>
      <w:hyperlink w:anchor="Salim" w:history="1">
        <w:r w:rsidRPr="00C74D03">
          <w:rPr>
            <w:rStyle w:val="Hyperlink"/>
            <w:u w:val="none"/>
          </w:rPr>
          <w:t>2022</w:t>
        </w:r>
      </w:hyperlink>
      <w:r w:rsidRPr="00C74D03">
        <w:t>)</w:t>
      </w:r>
      <w:r w:rsidRPr="00C74D03">
        <w:fldChar w:fldCharType="end"/>
      </w:r>
      <w:r w:rsidRPr="0003001F">
        <w:rPr>
          <w:lang w:eastAsia="id-ID"/>
        </w:rPr>
        <w:t>.</w:t>
      </w:r>
      <w:r w:rsidRPr="00C74D03">
        <w:t xml:space="preserve"> Fenomena kerusakan lingkungan ini berbanding lurus dengan data rendahnya kepedulian masyarakat―termasuk remaja sebagai generasi bangsa―terhadap lingkungan. </w:t>
      </w:r>
    </w:p>
    <w:p w14:paraId="54D48D32" w14:textId="3BFB6148" w:rsidR="00467F99" w:rsidRPr="00C74D03" w:rsidRDefault="00467F99" w:rsidP="00467F99">
      <w:pPr>
        <w:autoSpaceDE w:val="0"/>
        <w:autoSpaceDN w:val="0"/>
        <w:adjustRightInd w:val="0"/>
        <w:spacing w:line="276" w:lineRule="auto"/>
        <w:ind w:firstLine="720"/>
        <w:jc w:val="both"/>
      </w:pPr>
      <w:r w:rsidRPr="00C74D03">
        <w:t>Rendahnya kepedulian peserta didik terhadap lingkungan dapat dilihat dari berbagai perilaku, seperti buang sampah sembarangan, kurangnya partisipasi dalam kegiatan kebersihan, serta kurangnya kesadaran untuk menjaga fasilitas umum</w:t>
      </w:r>
      <w:r w:rsidR="00475185" w:rsidRPr="00C74D03">
        <w:t xml:space="preserve"> </w:t>
      </w:r>
      <w:r w:rsidR="00475185" w:rsidRPr="00C74D03">
        <w:fldChar w:fldCharType="begin" w:fldLock="1"/>
      </w:r>
      <w:r w:rsidR="00475185" w:rsidRPr="00C74D03">
        <w:instrText>ADDIN CSL_CITATION {"citationItems":[{"id":"ITEM-1","itemData":{"DOI":"10.59837/wymzz083","ISSN":"2502-0781","author":[{"dropping-particle":"","family":"Dewi","given":"Laksmi","non-dropping-particle":"","parse-names":false,"suffix":""},{"dropping-particle":"","family":"Kurniawan","given":"Deni","non-dropping-particle":"","parse-names":false,"suffix":""},{"dropping-particle":"","family":"Matsumoto","given":"Toru","non-dropping-particle":"","parse-names":false,"suffix":""},{"dropping-particle":"","family":"Rachman","given":"Indriyani","non-dropping-particle":"","parse-names":false,"suffix":""},{"dropping-particle":"","family":"Mulyadi","given":"Dadi","non-dropping-particle":"","parse-names":false,"suffix":""}],"container-title":"Edutech","id":"ITEM-1","issue":"2","issued":{"date-parts":[["2020"]]},"page":"150-172","title":"Pendidikan Lingkungan Hidup Mengenai Pengelolaan dan Pengolahan Sampah: Perspektif Peserta Didik","type":"article-journal","volume":"19"},"uris":["http://www.mendeley.com/documents/?uuid=8b1e5588-f715-49a1-9406-b42705b601f4"]}],"mendeley":{"formattedCitation":"(Dewi et al. 2020)","plainTextFormattedCitation":"(Dewi et al. 2020)","previouslyFormattedCitation":"(Dewi et al. 2020)"},"properties":{"noteIndex":0},"schema":"https://github.com/citation-style-language/schema/raw/master/csl-citation.json"}</w:instrText>
      </w:r>
      <w:r w:rsidR="00475185" w:rsidRPr="00C74D03">
        <w:fldChar w:fldCharType="separate"/>
      </w:r>
      <w:r w:rsidR="00475185" w:rsidRPr="00C74D03">
        <w:rPr>
          <w:noProof/>
        </w:rPr>
        <w:t xml:space="preserve">(Dewi et al. </w:t>
      </w:r>
      <w:hyperlink w:anchor="Dewi" w:history="1">
        <w:r w:rsidR="00475185" w:rsidRPr="00C74D03">
          <w:rPr>
            <w:rStyle w:val="Hyperlink"/>
            <w:noProof/>
            <w:u w:val="none"/>
          </w:rPr>
          <w:t>2020</w:t>
        </w:r>
      </w:hyperlink>
      <w:r w:rsidR="00475185" w:rsidRPr="00C74D03">
        <w:rPr>
          <w:noProof/>
        </w:rPr>
        <w:t>)</w:t>
      </w:r>
      <w:r w:rsidR="00475185" w:rsidRPr="00C74D03">
        <w:fldChar w:fldCharType="end"/>
      </w:r>
      <w:r w:rsidRPr="00C74D03">
        <w:t>. Ini menjadi masalah karena dapat berdampak pada kebersihan dan kesehatan lingkungan sekolah, serta pada pemahaman mereka tentang pentingnya menjaga lingkungan</w:t>
      </w:r>
      <w:r w:rsidR="00475185" w:rsidRPr="00C74D03">
        <w:t xml:space="preserve"> </w:t>
      </w:r>
      <w:r w:rsidR="00475185" w:rsidRPr="00C74D03">
        <w:fldChar w:fldCharType="begin" w:fldLock="1"/>
      </w:r>
      <w:r w:rsidR="00475185" w:rsidRPr="00C74D03">
        <w:instrText>ADDIN CSL_CITATION {"citationItems":[{"id":"ITEM-1","itemData":{"ISSN":"1538-5442","author":[{"dropping-particle":"","family":"Gouge","given":"Dawn H","non-dropping-particle":"","parse-names":false,"suffix":""},{"dropping-particle":"","family":"Lame","given":"Marc L","non-dropping-particle":"","parse-names":false,"suffix":""},{"dropping-particle":"","family":"Stock","given":"Tim W","non-dropping-particle":"","parse-names":false,"suffix":""},{"dropping-particle":"","family":"Rose","given":"Lynn F","non-dropping-particle":"","parse-names":false,"suffix":""},{"dropping-particle":"","family":"Hurley","given":"Janet A","non-dropping-particle":"","parse-names":false,"suffix":""},{"dropping-particle":"","family":"Lerman","given":"Dion L","non-dropping-particle":"","parse-names":false,"suffix":""},{"dropping-particle":"","family":"Nair","given":"Shakunthala","non-dropping-particle":"","parse-names":false,"suffix":""},{"dropping-particle":"","family":"Nelson","given":"Mansel A","non-dropping-particle":"","parse-names":false,"suffix":""},{"dropping-particle":"","family":"Gangloff-Kaufmann","given":"Jody","non-dropping-particle":"","parse-names":false,"suffix":""},{"dropping-particle":"","family":"McSherry","given":"Leah","non-dropping-particle":"","parse-names":false,"suffix":""}],"container-title":"Current Problems in Pediatric and Adolescent Health Care","id":"ITEM-1","issue":"4","issued":{"date-parts":[["2023"]]},"page":"101407","publisher":"Elsevier","title":"Improving environmental health in schools","type":"article-journal","volume":"53"},"uris":["http://www.mendeley.com/documents/?uuid=f8e95df7-5dab-4606-8603-891919806383"]}],"mendeley":{"formattedCitation":"(Gouge et al. 2023)","plainTextFormattedCitation":"(Gouge et al. 2023)","previouslyFormattedCitation":"(Gouge et al. 2023)"},"properties":{"noteIndex":0},"schema":"https://github.com/citation-style-language/schema/raw/master/csl-citation.json"}</w:instrText>
      </w:r>
      <w:r w:rsidR="00475185" w:rsidRPr="00C74D03">
        <w:fldChar w:fldCharType="separate"/>
      </w:r>
      <w:r w:rsidR="00475185" w:rsidRPr="00C74D03">
        <w:t xml:space="preserve">(Gouge et al. </w:t>
      </w:r>
      <w:hyperlink w:anchor="Gouge" w:history="1">
        <w:r w:rsidR="00475185" w:rsidRPr="00C74D03">
          <w:rPr>
            <w:rStyle w:val="Hyperlink"/>
            <w:u w:val="none"/>
          </w:rPr>
          <w:t>2023</w:t>
        </w:r>
      </w:hyperlink>
      <w:r w:rsidR="00475185" w:rsidRPr="00C74D03">
        <w:t>)</w:t>
      </w:r>
      <w:r w:rsidR="00475185" w:rsidRPr="00C74D03">
        <w:fldChar w:fldCharType="end"/>
      </w:r>
      <w:r w:rsidRPr="00C74D03">
        <w:t>. Oleh karena itu, sekolah harus mewadahi dan memastikan proses internalisasi karakter peduli lingkungan kepada peserta didik dilakukan dengan baik</w:t>
      </w:r>
      <w:r w:rsidR="00475185" w:rsidRPr="00C74D03">
        <w:t xml:space="preserve"> </w:t>
      </w:r>
      <w:r w:rsidR="00475185" w:rsidRPr="00C74D03">
        <w:rPr>
          <w:color w:val="000000" w:themeColor="text1"/>
        </w:rPr>
        <w:fldChar w:fldCharType="begin" w:fldLock="1"/>
      </w:r>
      <w:r w:rsidR="00475185" w:rsidRPr="00C74D03">
        <w:rPr>
          <w:color w:val="000000" w:themeColor="text1"/>
        </w:rPr>
        <w:instrText>ADDIN CSL_CITATION {"citationItems":[{"id":"ITEM-1","itemData":{"ISSN":"2579-5120","author":[{"dropping-particle":"","family":"Rezkita","given":"Shanta","non-dropping-particle":"","parse-names":false,"suffix":""},{"dropping-particle":"","family":"Wardani","given":"Kristi","non-dropping-particle":"","parse-names":false,"suffix":""}],"container-title":"TRIHAYU: Jurnal Pendidikan ke-SD-an","id":"ITEM-1","issue":"2","issued":{"date-parts":[["2018"]]},"title":"Pengintegrasian pendidikan lingkungan hidup membentuk karakter peduli lingkungan di sekolah dasar","type":"article-journal","volume":"4"},"uris":["http://www.mendeley.com/documents/?uuid=3bfc71be-0a53-48de-89ef-052e139792f0"]}],"mendeley":{"formattedCitation":"(Rezkita and Wardani 2018)","manualFormatting":"(Rezkita dan Wardani 2018)","plainTextFormattedCitation":"(Rezkita and Wardani 2018)","previouslyFormattedCitation":"(Rezkita and Wardani 2018)"},"properties":{"noteIndex":0},"schema":"https://github.com/citation-style-language/schema/raw/master/csl-citation.json"}</w:instrText>
      </w:r>
      <w:r w:rsidR="00475185" w:rsidRPr="00C74D03">
        <w:rPr>
          <w:color w:val="000000" w:themeColor="text1"/>
        </w:rPr>
        <w:fldChar w:fldCharType="separate"/>
      </w:r>
      <w:r w:rsidR="00475185" w:rsidRPr="00C74D03">
        <w:rPr>
          <w:color w:val="000000" w:themeColor="text1"/>
        </w:rPr>
        <w:t>(</w:t>
      </w:r>
      <w:proofErr w:type="spellStart"/>
      <w:r w:rsidR="00475185" w:rsidRPr="00C74D03">
        <w:rPr>
          <w:color w:val="000000" w:themeColor="text1"/>
        </w:rPr>
        <w:t>Rezkita</w:t>
      </w:r>
      <w:proofErr w:type="spellEnd"/>
      <w:r w:rsidR="00475185" w:rsidRPr="00C74D03">
        <w:rPr>
          <w:color w:val="000000" w:themeColor="text1"/>
        </w:rPr>
        <w:t xml:space="preserve"> dan Wardani </w:t>
      </w:r>
      <w:hyperlink w:anchor="Rezkita" w:history="1">
        <w:r w:rsidR="00475185" w:rsidRPr="00C74D03">
          <w:rPr>
            <w:rStyle w:val="Hyperlink"/>
            <w:u w:val="none"/>
          </w:rPr>
          <w:t>2018</w:t>
        </w:r>
      </w:hyperlink>
      <w:r w:rsidR="00475185" w:rsidRPr="00C74D03">
        <w:rPr>
          <w:color w:val="000000" w:themeColor="text1"/>
        </w:rPr>
        <w:t>)</w:t>
      </w:r>
      <w:r w:rsidR="00475185" w:rsidRPr="00C74D03">
        <w:rPr>
          <w:color w:val="000000" w:themeColor="text1"/>
        </w:rPr>
        <w:fldChar w:fldCharType="end"/>
      </w:r>
      <w:r w:rsidRPr="00C74D03">
        <w:t>.</w:t>
      </w:r>
    </w:p>
    <w:p w14:paraId="7939A681" w14:textId="77777777" w:rsidR="00467F99" w:rsidRPr="00C74D03" w:rsidRDefault="00467F99" w:rsidP="00467F99">
      <w:pPr>
        <w:autoSpaceDE w:val="0"/>
        <w:autoSpaceDN w:val="0"/>
        <w:adjustRightInd w:val="0"/>
        <w:spacing w:line="276" w:lineRule="auto"/>
        <w:ind w:firstLine="720"/>
        <w:jc w:val="both"/>
      </w:pPr>
      <w:r w:rsidRPr="00C74D03">
        <w:t xml:space="preserve">Berdasarkan observasi prapenelitian di Sekolah Dasar (SD) Alam Qur’an Bintang Madani Bandar Lampung ditemukan taman yang terjaga, bangunan yang bersih, dan menjadikan alam sebagai media pembelajaran. Sekolah ini menerapkan konsep eco-lingkungan secara terintegrasi, yakni mengombinasikan pendekatan berbasis alam dengan nilai-nilai </w:t>
      </w:r>
      <w:proofErr w:type="spellStart"/>
      <w:r w:rsidRPr="00C74D03">
        <w:t>Qur’ani</w:t>
      </w:r>
      <w:proofErr w:type="spellEnd"/>
      <w:r w:rsidRPr="00C74D03">
        <w:t xml:space="preserve"> dalam proses pembelajaran. Lingkungan alam digunakan sebagai laboratorium hidup, di mana siswa diajak untuk belajar langsung dari alam dan memahami hubungan antara manusia dan lingkungannya berdasarkan perspektif Islam. Konsep ini menjadi unik karena menggabungkan pendidikan lingkungan dengan pengajaran nilai-nilai karakter spiritual yang mendalam.</w:t>
      </w:r>
    </w:p>
    <w:p w14:paraId="33B59FEB" w14:textId="6C95A49F" w:rsidR="00467F99" w:rsidRPr="0003001F" w:rsidRDefault="00467F99" w:rsidP="00467F99">
      <w:pPr>
        <w:autoSpaceDE w:val="0"/>
        <w:autoSpaceDN w:val="0"/>
        <w:adjustRightInd w:val="0"/>
        <w:spacing w:line="276" w:lineRule="auto"/>
        <w:ind w:firstLine="720"/>
        <w:jc w:val="both"/>
        <w:textDirection w:val="btLr"/>
        <w:rPr>
          <w:lang w:eastAsia="id-ID"/>
        </w:rPr>
      </w:pPr>
      <w:r w:rsidRPr="00C74D03">
        <w:t xml:space="preserve">Upaya menanamkan kepedulian peserta didik terhadap lingkungan menjadi isu yang menarik perhatian para peneliti pendidikan dan lingkungan. </w:t>
      </w:r>
      <w:r w:rsidRPr="00C74D03">
        <w:fldChar w:fldCharType="begin" w:fldLock="1"/>
      </w:r>
      <w:r w:rsidRPr="00C74D03">
        <w:instrText>ADDIN CSL_CITATION {"citationItems":[{"id":"ITEM-1","itemData":{"ISSN":"2527-4821","author":[{"dropping-particle":"","family":"Fahlevi","given":"Reja","non-dropping-particle":"","parse-names":false,"suffix":""},{"dropping-particle":"","family":"Jannah","given":"Fathul","non-dropping-particle":"","parse-names":false,"suffix":""},{"dropping-particle":"","family":"Sari","given":"Raihanah","non-dropping-particle":"","parse-names":false,"suffix":""}],"container-title":"Jurnal Moral Kemasyarakatan","id":"ITEM-1","issue":"2","issued":{"date-parts":[["2020"]]},"page":"68-74","title":"Implementasi karakter peduli lingkungan sungai berbasis kewarganegaraan ekologis melalui program adiwiyata di sekolah dasar","type":"article-journal","volume":"5"},"uris":["http://www.mendeley.com/documents/?uuid=f6c25030-ee21-4ddc-9ab9-409d5bcb4952"]}],"mendeley":{"formattedCitation":"(Fahlevi, Jannah, and Sari 2020)","manualFormatting":"Fahlevi, Jannah, dan Sari (2020)","plainTextFormattedCitation":"(Fahlevi, Jannah, and Sari 2020)","previouslyFormattedCitation":"(Fahlevi, Jannah, and Sari 2020)"},"properties":{"noteIndex":0},"schema":"https://github.com/citation-style-language/schema/raw/master/csl-citation.json"}</w:instrText>
      </w:r>
      <w:r w:rsidRPr="00C74D03">
        <w:fldChar w:fldCharType="separate"/>
      </w:r>
      <w:proofErr w:type="spellStart"/>
      <w:r w:rsidRPr="00C74D03">
        <w:t>Fahlevi</w:t>
      </w:r>
      <w:proofErr w:type="spellEnd"/>
      <w:r w:rsidRPr="00C74D03">
        <w:t>, Jannah, dan Sari (</w:t>
      </w:r>
      <w:hyperlink w:anchor="Fahlevi" w:history="1">
        <w:r w:rsidRPr="00C74D03">
          <w:rPr>
            <w:rStyle w:val="Hyperlink"/>
            <w:u w:val="none"/>
          </w:rPr>
          <w:t>2020</w:t>
        </w:r>
      </w:hyperlink>
      <w:r w:rsidRPr="00C74D03">
        <w:t>)</w:t>
      </w:r>
      <w:r w:rsidRPr="00C74D03">
        <w:fldChar w:fldCharType="end"/>
      </w:r>
      <w:r w:rsidRPr="00C74D03">
        <w:t xml:space="preserve"> meneliti implementasi karakter peduli lingkungan sungai berbasis kewarganegaraan ekologis melalui program </w:t>
      </w:r>
      <w:proofErr w:type="spellStart"/>
      <w:r w:rsidRPr="00C74D03">
        <w:t>adiwiyata</w:t>
      </w:r>
      <w:proofErr w:type="spellEnd"/>
      <w:r w:rsidRPr="00C74D03">
        <w:t xml:space="preserve"> di sekolah dasar. </w:t>
      </w:r>
      <w:r w:rsidRPr="00C74D03">
        <w:fldChar w:fldCharType="begin" w:fldLock="1"/>
      </w:r>
      <w:r w:rsidRPr="00C74D03">
        <w:instrText>ADDIN CSL_CITATION {"citationItems":[{"id":"ITEM-1","itemData":{"ISSN":"2614-526X","author":[{"dropping-particle":"","family":"Phelia","given":"Arlina","non-dropping-particle":"","parse-names":false,"suffix":""},{"dropping-particle":"","family":"Pramita","given":"Galuh","non-dropping-particle":"","parse-names":false,"suffix":""},{"dropping-particle":"","family":"Susanto","given":"Try","non-dropping-particle":"","parse-names":false,"suffix":""},{"dropping-particle":"","family":"Widodo","given":"Agus","non-dropping-particle":"","parse-names":false,"suffix":""},{"dropping-particle":"","family":"Tina","given":"Agus","non-dropping-particle":"","parse-names":false,"suffix":""}],"container-title":"SELAPARANG: Jurnal Pengabdian Masyarakat Berkemajuan","id":"ITEM-1","issue":"1","issued":{"date-parts":[["2021"]]},"page":"670-675","title":"Implementasi Project Base Learning Dengan Konsep Eco-Green Di Sma It Baitul Jannah Bandar Lampung","type":"article-journal","volume":"5"},"uris":["http://www.mendeley.com/documents/?uuid=19299d2d-b3cc-4337-9f04-f7aba66a68f5"]}],"mendeley":{"formattedCitation":"(Phelia et al. 2021)","manualFormatting":"Phelia et al. (2021)","plainTextFormattedCitation":"(Phelia et al. 2021)","previouslyFormattedCitation":"(Phelia et al. 2021)"},"properties":{"noteIndex":0},"schema":"https://github.com/citation-style-language/schema/raw/master/csl-citation.json"}</w:instrText>
      </w:r>
      <w:r w:rsidRPr="00C74D03">
        <w:fldChar w:fldCharType="separate"/>
      </w:r>
      <w:r w:rsidRPr="00C74D03">
        <w:t>Phelia et al. (</w:t>
      </w:r>
      <w:hyperlink w:anchor="Phelia" w:history="1">
        <w:r w:rsidRPr="00C74D03">
          <w:rPr>
            <w:rStyle w:val="Hyperlink"/>
            <w:u w:val="none"/>
          </w:rPr>
          <w:t>2021</w:t>
        </w:r>
      </w:hyperlink>
      <w:r w:rsidRPr="00C74D03">
        <w:t>)</w:t>
      </w:r>
      <w:r w:rsidRPr="00C74D03">
        <w:fldChar w:fldCharType="end"/>
      </w:r>
      <w:r w:rsidRPr="00C74D03">
        <w:t xml:space="preserve"> mengkaji implementasi </w:t>
      </w:r>
      <w:r w:rsidRPr="00C74D03">
        <w:rPr>
          <w:i/>
          <w:iCs/>
        </w:rPr>
        <w:t>project-based learning</w:t>
      </w:r>
      <w:r w:rsidRPr="00C74D03">
        <w:t xml:space="preserve"> dengan konsep </w:t>
      </w:r>
      <w:r w:rsidRPr="00C74D03">
        <w:rPr>
          <w:i/>
          <w:iCs/>
        </w:rPr>
        <w:t>eco-green</w:t>
      </w:r>
      <w:r w:rsidRPr="00C74D03">
        <w:t xml:space="preserve"> di SMA. </w:t>
      </w:r>
      <w:r w:rsidRPr="00C74D03">
        <w:fldChar w:fldCharType="begin" w:fldLock="1"/>
      </w:r>
      <w:r w:rsidRPr="00C74D03">
        <w:instrText>ADDIN CSL_CITATION {"citationItems":[{"id":"ITEM-1","itemData":{"ISSN":"2775-7617","author":[{"dropping-particle":"","family":"Hazalia","given":"Rahma","non-dropping-particle":"","parse-names":false,"suffix":""},{"dropping-particle":"","family":"Muliati","given":"Indah","non-dropping-particle":"","parse-names":false,"suffix":""}],"container-title":"An-Nuha","id":"ITEM-1","issue":"1","issued":{"date-parts":[["2022"]]},"page":"142-155","title":"Implementasi Konsep Islam Ramah Lingkungan","type":"article-journal","volume":"2"},"uris":["http://www.mendeley.com/documents/?uuid=a1254b63-01fd-42f4-bb22-640bc3ce069d"]}],"mendeley":{"formattedCitation":"(Hazalia and Muliati 2022)","manualFormatting":"Hazalia dan Muliati (2022)","plainTextFormattedCitation":"(Hazalia and Muliati 2022)","previouslyFormattedCitation":"(Hazalia and Muliati 2022)"},"properties":{"noteIndex":0},"schema":"https://github.com/citation-style-language/schema/raw/master/csl-citation.json"}</w:instrText>
      </w:r>
      <w:r w:rsidRPr="00C74D03">
        <w:fldChar w:fldCharType="separate"/>
      </w:r>
      <w:proofErr w:type="spellStart"/>
      <w:r w:rsidRPr="00C74D03">
        <w:t>Hazalia</w:t>
      </w:r>
      <w:proofErr w:type="spellEnd"/>
      <w:r w:rsidRPr="00C74D03">
        <w:t xml:space="preserve"> dan Muliati (</w:t>
      </w:r>
      <w:hyperlink w:anchor="Hazalia" w:history="1">
        <w:r w:rsidRPr="00C74D03">
          <w:rPr>
            <w:rStyle w:val="Hyperlink"/>
            <w:u w:val="none"/>
          </w:rPr>
          <w:t>2022</w:t>
        </w:r>
      </w:hyperlink>
      <w:r w:rsidRPr="00C74D03">
        <w:t>)</w:t>
      </w:r>
      <w:r w:rsidRPr="00C74D03">
        <w:fldChar w:fldCharType="end"/>
      </w:r>
      <w:r w:rsidRPr="00C74D03">
        <w:t xml:space="preserve"> mengkaji implementasi konsep Islam ramah lingkungan di MTs Negeri 2 Padang Pariaman. Konsep </w:t>
      </w:r>
      <w:r w:rsidRPr="00C74D03">
        <w:lastRenderedPageBreak/>
        <w:t xml:space="preserve">Islam ramah lingkungan ini tidak lepas dari visi misi madrasah dan program sekolah yang ramah lingkungan untuk memenuhi </w:t>
      </w:r>
      <w:r w:rsidRPr="00C74D03">
        <w:t>kriteria</w:t>
      </w:r>
      <w:r w:rsidRPr="00C74D03">
        <w:t xml:space="preserve"> sekolah </w:t>
      </w:r>
      <w:proofErr w:type="spellStart"/>
      <w:r w:rsidRPr="00C74D03">
        <w:t>adiwiyata</w:t>
      </w:r>
      <w:proofErr w:type="spellEnd"/>
      <w:r w:rsidRPr="00C74D03">
        <w:t xml:space="preserve">. </w:t>
      </w:r>
      <w:r w:rsidRPr="00C74D03">
        <w:fldChar w:fldCharType="begin" w:fldLock="1"/>
      </w:r>
      <w:r w:rsidRPr="00C74D03">
        <w:instrText>ADDIN CSL_CITATION {"citationItems":[{"id":"ITEM-1","itemData":{"ISSN":"2541-4135","author":[{"dropping-particle":"","family":"Khoerunisa","given":"Siti","non-dropping-particle":"","parse-names":false,"suffix":""}],"container-title":"Jurnal Penelitian Pendidikan","id":"ITEM-1","issue":"1","issued":{"date-parts":[["2024"]]},"page":"110-118","title":"Karakter Peduli Lingkungan Peserta Didik Dalam Penerapan Eco Literacy Untuk Mendukung ESD Di Sekolah Dasar","type":"article-journal","volume":"24"},"uris":["http://www.mendeley.com/documents/?uuid=3ce58122-a88c-4617-b54e-4427896eef07"]}],"mendeley":{"formattedCitation":"(Khoerunisa 2024)","manualFormatting":"Khoerunisa (2024)","plainTextFormattedCitation":"(Khoerunisa 2024)","previouslyFormattedCitation":"(Khoerunisa 2024)"},"properties":{"noteIndex":0},"schema":"https://github.com/citation-style-language/schema/raw/master/csl-citation.json"}</w:instrText>
      </w:r>
      <w:r w:rsidRPr="00C74D03">
        <w:fldChar w:fldCharType="separate"/>
      </w:r>
      <w:proofErr w:type="spellStart"/>
      <w:r w:rsidRPr="00C74D03">
        <w:t>Khoerunisa</w:t>
      </w:r>
      <w:proofErr w:type="spellEnd"/>
      <w:r w:rsidRPr="00C74D03">
        <w:t xml:space="preserve"> (</w:t>
      </w:r>
      <w:hyperlink w:anchor="Khoerunisa" w:history="1">
        <w:r w:rsidRPr="00C74D03">
          <w:rPr>
            <w:rStyle w:val="Hyperlink"/>
            <w:u w:val="none"/>
          </w:rPr>
          <w:t>2024</w:t>
        </w:r>
      </w:hyperlink>
      <w:r w:rsidRPr="00C74D03">
        <w:t>)</w:t>
      </w:r>
      <w:r w:rsidRPr="00C74D03">
        <w:fldChar w:fldCharType="end"/>
      </w:r>
      <w:r w:rsidRPr="00C74D03">
        <w:t xml:space="preserve"> mengkaji karakter peduli lingkungan peserta didik dalam penerapan </w:t>
      </w:r>
      <w:r w:rsidRPr="00C74D03">
        <w:rPr>
          <w:i/>
          <w:iCs/>
        </w:rPr>
        <w:t>Eco-Literacy</w:t>
      </w:r>
      <w:r w:rsidRPr="00C74D03">
        <w:t xml:space="preserve"> untuk mendukung </w:t>
      </w:r>
      <w:r w:rsidRPr="00C74D03">
        <w:rPr>
          <w:i/>
          <w:iCs/>
        </w:rPr>
        <w:t>Education for Sustainable Development</w:t>
      </w:r>
      <w:r w:rsidRPr="00C74D03">
        <w:t xml:space="preserve"> (ESD) di sekolah dasar. </w:t>
      </w:r>
    </w:p>
    <w:p w14:paraId="59C4DA5A" w14:textId="77777777" w:rsidR="00467F99" w:rsidRPr="00C74D03" w:rsidRDefault="00467F99" w:rsidP="00467F99">
      <w:pPr>
        <w:autoSpaceDE w:val="0"/>
        <w:autoSpaceDN w:val="0"/>
        <w:adjustRightInd w:val="0"/>
        <w:spacing w:line="276" w:lineRule="auto"/>
        <w:ind w:firstLine="720"/>
        <w:jc w:val="both"/>
      </w:pPr>
      <w:r w:rsidRPr="00C74D03">
        <w:t xml:space="preserve">Berbagai penelitian relevan tersebut memfokuskan kajiannya pada peningkatan kepedulian lingkungan peserta didik melalui program </w:t>
      </w:r>
      <w:proofErr w:type="spellStart"/>
      <w:r w:rsidRPr="00C74D03">
        <w:t>adiwiyata</w:t>
      </w:r>
      <w:proofErr w:type="spellEnd"/>
      <w:r w:rsidRPr="00C74D03">
        <w:t xml:space="preserve">, konsep </w:t>
      </w:r>
      <w:r w:rsidRPr="00C74D03">
        <w:rPr>
          <w:i/>
          <w:iCs/>
        </w:rPr>
        <w:t>eco-green</w:t>
      </w:r>
      <w:r w:rsidRPr="00C74D03">
        <w:t xml:space="preserve">, </w:t>
      </w:r>
      <w:r w:rsidRPr="00C74D03">
        <w:rPr>
          <w:i/>
          <w:iCs/>
        </w:rPr>
        <w:t>eco-literacy</w:t>
      </w:r>
      <w:r w:rsidRPr="00C74D03">
        <w:t xml:space="preserve">, dan konsep Islam berbasis visi misi sekolah. Berbeda dengan penelitian ini yang mengkaji </w:t>
      </w:r>
      <w:r w:rsidRPr="00C74D03">
        <w:rPr>
          <w:lang w:eastAsia="id-ID"/>
        </w:rPr>
        <w:t>konsep e</w:t>
      </w:r>
      <w:r w:rsidRPr="00C74D03">
        <w:t>c</w:t>
      </w:r>
      <w:r w:rsidRPr="00C74D03">
        <w:rPr>
          <w:lang w:eastAsia="id-ID"/>
        </w:rPr>
        <w:t xml:space="preserve">o-lingkungan </w:t>
      </w:r>
      <w:r w:rsidRPr="00C74D03">
        <w:t xml:space="preserve">yang </w:t>
      </w:r>
      <w:r w:rsidRPr="00C74D03">
        <w:rPr>
          <w:lang w:eastAsia="id-ID"/>
        </w:rPr>
        <w:t xml:space="preserve">diterapkan di sekolah berbasis alam dengan nilai-nilai keislaman. Integrasi ajaran </w:t>
      </w:r>
      <w:r w:rsidRPr="00C74D03">
        <w:t>a</w:t>
      </w:r>
      <w:r w:rsidRPr="00C74D03">
        <w:rPr>
          <w:lang w:eastAsia="id-ID"/>
        </w:rPr>
        <w:t xml:space="preserve">l-Qur’an dalam praktik peduli lingkungan menjadi ciri khas yang membedakan penelitian ini dari studi terdahulu. Selain itu, konteks </w:t>
      </w:r>
      <w:r w:rsidRPr="00C74D03">
        <w:t xml:space="preserve">sekolah alam </w:t>
      </w:r>
      <w:r w:rsidRPr="00C74D03">
        <w:rPr>
          <w:lang w:eastAsia="id-ID"/>
        </w:rPr>
        <w:t>yang mengutamakan pembelajaran berbasis pengalaman langsung di alam memberikan perspektif baru dalam memahami efektivitas pendidikan lingkungan di sekolah berbasis agama.</w:t>
      </w:r>
    </w:p>
    <w:p w14:paraId="6FF9A2AF" w14:textId="3825177D" w:rsidR="00467F99" w:rsidRPr="00C74D03" w:rsidRDefault="00467F99" w:rsidP="00467F99">
      <w:pPr>
        <w:autoSpaceDE w:val="0"/>
        <w:autoSpaceDN w:val="0"/>
        <w:adjustRightInd w:val="0"/>
        <w:spacing w:line="276" w:lineRule="auto"/>
        <w:ind w:firstLine="720"/>
        <w:jc w:val="both"/>
      </w:pPr>
      <w:r w:rsidRPr="00C74D03">
        <w:t xml:space="preserve">Tujuan utama dari penelitian ini adalah untuk menganalisis penerapan konsep eco-lingkungan di </w:t>
      </w:r>
      <w:r w:rsidR="009C32D1" w:rsidRPr="00C74D03">
        <w:t>sekolah</w:t>
      </w:r>
      <w:r w:rsidRPr="00C74D03">
        <w:t xml:space="preserve">, dengan fokus pada </w:t>
      </w:r>
      <w:r w:rsidR="009C32D1" w:rsidRPr="00C74D03">
        <w:t xml:space="preserve">karakteristik konsep eco-lingkungan, </w:t>
      </w:r>
      <w:r w:rsidRPr="00C74D03">
        <w:t>pengin</w:t>
      </w:r>
      <w:r w:rsidR="009C32D1" w:rsidRPr="00C74D03">
        <w:softHyphen/>
      </w:r>
      <w:r w:rsidRPr="00C74D03">
        <w:t>tegrasian pendidikan lingkungan hidup dalam kurikulum dan kegiatan sekolah</w:t>
      </w:r>
      <w:r w:rsidR="009C32D1" w:rsidRPr="00C74D03">
        <w:t xml:space="preserve">, serta dampak penerapan </w:t>
      </w:r>
      <w:r w:rsidR="009C32D1" w:rsidRPr="00C74D03">
        <w:t>konsep eco-lingkungan</w:t>
      </w:r>
      <w:r w:rsidR="009C32D1" w:rsidRPr="00C74D03">
        <w:t xml:space="preserve"> terhadap siswa</w:t>
      </w:r>
      <w:r w:rsidRPr="00C74D03">
        <w:t>. Selain itu, penelitian ini juga bertujuan untuk mengidentifikasi tantangan yang dihadapi serta solusi yang diterapkan dalam menjaga keberlanjutan program-program ramah lingkungan di sekolah. Dengan pendekatan yang komprehensif, penelitian ini diharapkan dapat memberikan pemahaman yang lebih mendalam tentang konsep eco-lingkungan dan memberikan rekomendasi praktis bagi sekolah-sekolah lain yang ingin mengembangkan pendidikan berbasis keberlanjutan. Lebih jauh lagi, penelitian ini diharapkan mampu mendorong transformasi pendidikan di Indonesia menuju sistem yang lebih peduli terhadap lingkungan, dengan landasan nilai-nilai spiritual yang kuat.</w:t>
      </w:r>
    </w:p>
    <w:p w14:paraId="748FFB37" w14:textId="5DC52F8A" w:rsidR="00467F99" w:rsidRPr="00C74D03" w:rsidRDefault="00467F99" w:rsidP="00467F99">
      <w:pPr>
        <w:autoSpaceDE w:val="0"/>
        <w:autoSpaceDN w:val="0"/>
        <w:adjustRightInd w:val="0"/>
        <w:spacing w:line="276" w:lineRule="auto"/>
        <w:ind w:firstLine="720"/>
        <w:jc w:val="both"/>
      </w:pPr>
      <w:r w:rsidRPr="00C74D03">
        <w:t>Selain</w:t>
      </w:r>
      <w:r w:rsidRPr="00C74D03">
        <w:rPr>
          <w:lang w:eastAsia="id-ID"/>
        </w:rPr>
        <w:t xml:space="preserve"> </w:t>
      </w:r>
      <w:r w:rsidRPr="00C74D03">
        <w:rPr>
          <w:position w:val="-1"/>
          <w:lang w:eastAsia="id-ID"/>
        </w:rPr>
        <w:t>aspek</w:t>
      </w:r>
      <w:r w:rsidRPr="00C74D03">
        <w:rPr>
          <w:lang w:eastAsia="id-ID"/>
        </w:rPr>
        <w:t xml:space="preserve"> keislaman, penelitian ini juga menawarkan model implementasi </w:t>
      </w:r>
      <w:r w:rsidR="009C32D1" w:rsidRPr="00C74D03">
        <w:rPr>
          <w:lang w:eastAsia="id-ID"/>
        </w:rPr>
        <w:t>eco-lingkungan</w:t>
      </w:r>
      <w:r w:rsidRPr="00C74D03">
        <w:rPr>
          <w:lang w:eastAsia="id-ID"/>
        </w:rPr>
        <w:t xml:space="preserve"> yang lebih holistik. Tidak hanya menilai kesadaran lingkungan peserta didik, penelitian ini juga mengkaji bagaimana kurikulum, budaya sekolah, dan kegiatan keseharian di </w:t>
      </w:r>
      <w:r w:rsidRPr="00C74D03">
        <w:t>SD</w:t>
      </w:r>
      <w:r w:rsidRPr="00C74D03">
        <w:rPr>
          <w:lang w:eastAsia="id-ID"/>
        </w:rPr>
        <w:t xml:space="preserve"> Quran Bintang Madani membentuk karakter peduli lingkungan. Dengan demikian, penelitian ini memberikan kontribusi akademik dan praktis dalam pengembangan model pendidikan lingkungan yang tidak hanya berfokus pada konsep ekologi, tetapi juga mengaitkannya dengan nilai-nilai spiritual dan keberlanjutan dalam kehidupan sehari-hari.</w:t>
      </w:r>
    </w:p>
    <w:p w14:paraId="6EDF970A" w14:textId="77777777" w:rsidR="00893B28" w:rsidRPr="00C74D03" w:rsidRDefault="00893B28" w:rsidP="00467F99">
      <w:pPr>
        <w:autoSpaceDE w:val="0"/>
        <w:autoSpaceDN w:val="0"/>
        <w:adjustRightInd w:val="0"/>
        <w:ind w:firstLine="720"/>
        <w:jc w:val="both"/>
        <w:rPr>
          <w:color w:val="000000"/>
        </w:rPr>
      </w:pPr>
    </w:p>
    <w:p w14:paraId="5BBBF7DA" w14:textId="6F26B7AC" w:rsidR="00893B28" w:rsidRPr="00C74D03" w:rsidRDefault="00467F99" w:rsidP="00E00632">
      <w:pPr>
        <w:tabs>
          <w:tab w:val="left" w:pos="340"/>
        </w:tabs>
        <w:spacing w:line="276" w:lineRule="auto"/>
        <w:rPr>
          <w:b/>
          <w:color w:val="000000"/>
        </w:rPr>
      </w:pPr>
      <w:r w:rsidRPr="00C74D03">
        <w:rPr>
          <w:b/>
          <w:caps/>
        </w:rPr>
        <w:t>METODE</w:t>
      </w:r>
    </w:p>
    <w:p w14:paraId="47DE3B6B" w14:textId="05C6D03A" w:rsidR="00467F99" w:rsidRPr="00C74D03" w:rsidRDefault="00467F99" w:rsidP="00467F99">
      <w:pPr>
        <w:autoSpaceDE w:val="0"/>
        <w:autoSpaceDN w:val="0"/>
        <w:adjustRightInd w:val="0"/>
        <w:spacing w:line="276" w:lineRule="auto"/>
        <w:ind w:firstLine="720"/>
        <w:jc w:val="both"/>
        <w:rPr>
          <w:lang w:eastAsia="id-ID"/>
        </w:rPr>
      </w:pPr>
      <w:r w:rsidRPr="00C74D03">
        <w:rPr>
          <w:lang w:eastAsia="id-ID"/>
        </w:rPr>
        <w:t xml:space="preserve">Jenis </w:t>
      </w:r>
      <w:r w:rsidRPr="00C74D03">
        <w:t>penelitian</w:t>
      </w:r>
      <w:r w:rsidRPr="00C74D03">
        <w:rPr>
          <w:lang w:eastAsia="id-ID"/>
        </w:rPr>
        <w:t xml:space="preserve"> ini adalah kualitatif </w:t>
      </w:r>
      <w:r w:rsidRPr="00C74D03">
        <w:t>dengan pendekatan studi kasus. Metode kualitatif dipilih untuk</w:t>
      </w:r>
      <w:r w:rsidRPr="00C74D03">
        <w:rPr>
          <w:lang w:eastAsia="id-ID"/>
        </w:rPr>
        <w:t xml:space="preserve"> </w:t>
      </w:r>
      <w:r w:rsidRPr="00C74D03">
        <w:t xml:space="preserve">mendapatkan data empiris dan </w:t>
      </w:r>
      <w:r w:rsidRPr="00C74D03">
        <w:rPr>
          <w:lang w:eastAsia="id-ID"/>
        </w:rPr>
        <w:t xml:space="preserve">memahami secara mendalam konsep </w:t>
      </w:r>
      <w:r w:rsidR="009C32D1" w:rsidRPr="00C74D03">
        <w:rPr>
          <w:lang w:eastAsia="id-ID"/>
        </w:rPr>
        <w:t>eco-lingkungan</w:t>
      </w:r>
      <w:r w:rsidRPr="00C74D03">
        <w:rPr>
          <w:lang w:eastAsia="id-ID"/>
        </w:rPr>
        <w:t xml:space="preserve"> </w:t>
      </w:r>
      <w:r w:rsidRPr="00C74D03">
        <w:t xml:space="preserve">yang </w:t>
      </w:r>
      <w:r w:rsidRPr="00C74D03">
        <w:rPr>
          <w:lang w:eastAsia="id-ID"/>
        </w:rPr>
        <w:t xml:space="preserve">diterapkan </w:t>
      </w:r>
      <w:r w:rsidRPr="00C74D03">
        <w:t>di</w:t>
      </w:r>
      <w:r w:rsidRPr="00C74D03">
        <w:rPr>
          <w:lang w:eastAsia="id-ID"/>
        </w:rPr>
        <w:t xml:space="preserve"> lingkungan sekolah</w:t>
      </w:r>
      <w:r w:rsidRPr="00C74D03">
        <w:t xml:space="preserve"> berbasis Islam.</w:t>
      </w:r>
      <w:r w:rsidRPr="00C74D03">
        <w:rPr>
          <w:lang w:eastAsia="id-ID"/>
        </w:rPr>
        <w:t xml:space="preserve"> </w:t>
      </w:r>
      <w:r w:rsidRPr="00C74D03">
        <w:t>Pendekatan</w:t>
      </w:r>
      <w:r w:rsidRPr="00C74D03">
        <w:rPr>
          <w:lang w:eastAsia="id-ID"/>
        </w:rPr>
        <w:t xml:space="preserve"> studi kasus dipilih agar dapat mengeksplorasi secara komprehensif berbagai aspek yang terlibat dalam pembentukan karakter peduli lingkungan peserta didik, baik melalui kurikulum, kegiatan belajar mengajar, maupun budaya sekolah</w:t>
      </w:r>
      <w:r w:rsidRPr="00C74D03">
        <w:t xml:space="preserve">. Sekaligus mendeskripsikan tantangan dalam Penerapan Konsep ECO lingkungan dan solusinya </w:t>
      </w:r>
      <w:r w:rsidRPr="00C74D03">
        <w:fldChar w:fldCharType="begin" w:fldLock="1"/>
      </w:r>
      <w:r w:rsidRPr="00C74D03">
        <w:instrText>ADDIN CSL_CITATION {"citationItems":[{"id":"ITEM-1","itemData":{"ISBN":"6238232226","author":[{"dropping-particle":"","family":"Ridlo","given":"Ubaid","non-dropping-particle":"","parse-names":false,"suffix":""}],"id":"ITEM-1","issued":{"date-parts":[["2023"]]},"publisher":"Publica Indonesia Utama","publisher-place":"Jakarta","title":"Metode penelitian studi kasus: teori dan praktik","type":"book"},"uris":["http://www.mendeley.com/documents/?uuid=98487a5b-2cd7-4989-ac58-f1a0a3a9bee7"]}],"mendeley":{"formattedCitation":"(Ridlo 2023)","plainTextFormattedCitation":"(Ridlo 2023)","previouslyFormattedCitation":"(Ridlo 2023)"},"properties":{"noteIndex":0},"schema":"https://github.com/citation-style-language/schema/raw/master/csl-citation.json"}</w:instrText>
      </w:r>
      <w:r w:rsidRPr="00C74D03">
        <w:fldChar w:fldCharType="separate"/>
      </w:r>
      <w:r w:rsidRPr="00C74D03">
        <w:t>(</w:t>
      </w:r>
      <w:proofErr w:type="spellStart"/>
      <w:r w:rsidRPr="00C74D03">
        <w:t>Ridlo</w:t>
      </w:r>
      <w:proofErr w:type="spellEnd"/>
      <w:r w:rsidRPr="00C74D03">
        <w:t xml:space="preserve"> </w:t>
      </w:r>
      <w:hyperlink w:anchor="Ridlo" w:history="1">
        <w:r w:rsidRPr="00C74D03">
          <w:rPr>
            <w:rStyle w:val="Hyperlink"/>
            <w:u w:val="none"/>
          </w:rPr>
          <w:t>2023</w:t>
        </w:r>
      </w:hyperlink>
      <w:r w:rsidRPr="00C74D03">
        <w:t>)</w:t>
      </w:r>
      <w:r w:rsidRPr="00C74D03">
        <w:fldChar w:fldCharType="end"/>
      </w:r>
      <w:r w:rsidRPr="00C74D03">
        <w:t>.</w:t>
      </w:r>
    </w:p>
    <w:p w14:paraId="339A5070" w14:textId="0C687492" w:rsidR="00467F99" w:rsidRPr="00C74D03" w:rsidRDefault="00467F99" w:rsidP="00467F99">
      <w:pPr>
        <w:autoSpaceDE w:val="0"/>
        <w:autoSpaceDN w:val="0"/>
        <w:adjustRightInd w:val="0"/>
        <w:spacing w:line="276" w:lineRule="auto"/>
        <w:ind w:firstLine="720"/>
        <w:jc w:val="both"/>
      </w:pPr>
      <w:r w:rsidRPr="00C74D03">
        <w:t xml:space="preserve">Lokasi penelitian ini adalah SD Alam Qur’an Bintang Madani yang beralamatkan di Jalan H. </w:t>
      </w:r>
      <w:proofErr w:type="spellStart"/>
      <w:r w:rsidRPr="00C74D03">
        <w:t>Komaruddin</w:t>
      </w:r>
      <w:proofErr w:type="spellEnd"/>
      <w:r w:rsidRPr="00C74D03">
        <w:t xml:space="preserve"> G</w:t>
      </w:r>
      <w:r w:rsidR="006D0609" w:rsidRPr="00C74D03">
        <w:t>g</w:t>
      </w:r>
      <w:r w:rsidRPr="00C74D03">
        <w:t>. Perintis 6 N</w:t>
      </w:r>
      <w:r w:rsidR="006D0609" w:rsidRPr="00C74D03">
        <w:t>o 2</w:t>
      </w:r>
      <w:r w:rsidRPr="00C74D03">
        <w:t xml:space="preserve">, </w:t>
      </w:r>
      <w:proofErr w:type="spellStart"/>
      <w:r w:rsidRPr="00C74D03">
        <w:t>Rajabasa</w:t>
      </w:r>
      <w:proofErr w:type="spellEnd"/>
      <w:r w:rsidRPr="00C74D03">
        <w:t xml:space="preserve"> Jaya, Kecamatan </w:t>
      </w:r>
      <w:proofErr w:type="spellStart"/>
      <w:r w:rsidRPr="00C74D03">
        <w:t>Rajabasa</w:t>
      </w:r>
      <w:proofErr w:type="spellEnd"/>
      <w:r w:rsidRPr="00C74D03">
        <w:t xml:space="preserve">, Kota Bandar Lampung, Provinsi Lampung. Pemilihan lokasi ini didasarkan pada kenyataan bahwa </w:t>
      </w:r>
      <w:r w:rsidRPr="00C74D03">
        <w:lastRenderedPageBreak/>
        <w:t>penanaman karakter peduli lingkungan siswa melalui konsep eco-lingkungan dalam sekolah alam berbasis nilai-nilai Islami (</w:t>
      </w:r>
      <w:proofErr w:type="spellStart"/>
      <w:r w:rsidRPr="00C74D03">
        <w:t>Qur’ani</w:t>
      </w:r>
      <w:proofErr w:type="spellEnd"/>
      <w:r w:rsidRPr="00C74D03">
        <w:t xml:space="preserve">). Informan dalam penelitian ini adalah </w:t>
      </w:r>
      <w:proofErr w:type="spellStart"/>
      <w:r w:rsidRPr="00C74D03">
        <w:t>Yayah</w:t>
      </w:r>
      <w:proofErr w:type="spellEnd"/>
      <w:r w:rsidRPr="00C74D03">
        <w:t xml:space="preserve"> </w:t>
      </w:r>
      <w:proofErr w:type="spellStart"/>
      <w:r w:rsidRPr="00C74D03">
        <w:t>Rogayah</w:t>
      </w:r>
      <w:proofErr w:type="spellEnd"/>
      <w:r w:rsidRPr="00C74D03">
        <w:t xml:space="preserve">, </w:t>
      </w:r>
      <w:proofErr w:type="spellStart"/>
      <w:r w:rsidRPr="00C74D03">
        <w:t>S.Pd</w:t>
      </w:r>
      <w:proofErr w:type="spellEnd"/>
      <w:r w:rsidRPr="00C74D03">
        <w:t xml:space="preserve">. sebagai kepala sekolah; Mardiyah, </w:t>
      </w:r>
      <w:proofErr w:type="spellStart"/>
      <w:r w:rsidRPr="00C74D03">
        <w:t>S.Pd</w:t>
      </w:r>
      <w:proofErr w:type="spellEnd"/>
      <w:r w:rsidRPr="00C74D03">
        <w:t xml:space="preserve">. dan </w:t>
      </w:r>
      <w:r w:rsidRPr="00C74D03">
        <w:rPr>
          <w:color w:val="000000" w:themeColor="text1"/>
        </w:rPr>
        <w:t>Yuli</w:t>
      </w:r>
      <w:r w:rsidRPr="00C74D03">
        <w:t xml:space="preserve"> Yanti, </w:t>
      </w:r>
      <w:proofErr w:type="spellStart"/>
      <w:r w:rsidRPr="00C74D03">
        <w:t>S.Pd</w:t>
      </w:r>
      <w:proofErr w:type="spellEnd"/>
      <w:r w:rsidRPr="00C74D03">
        <w:t>. selaku guru. Penelitian dilaksanakan pada semester ganjil (awal) tahun ajaran 202</w:t>
      </w:r>
      <w:r w:rsidR="00B257A3" w:rsidRPr="00C74D03">
        <w:t>4</w:t>
      </w:r>
      <w:r w:rsidRPr="00C74D03">
        <w:t xml:space="preserve">-2025. </w:t>
      </w:r>
    </w:p>
    <w:p w14:paraId="420CA6FD" w14:textId="3C4188E1" w:rsidR="00467F99" w:rsidRPr="00C74D03" w:rsidRDefault="00467F99" w:rsidP="00467F99">
      <w:pPr>
        <w:autoSpaceDE w:val="0"/>
        <w:autoSpaceDN w:val="0"/>
        <w:adjustRightInd w:val="0"/>
        <w:spacing w:line="276" w:lineRule="auto"/>
        <w:ind w:firstLine="720"/>
        <w:jc w:val="both"/>
      </w:pPr>
      <w:r w:rsidRPr="00C74D03">
        <w:t xml:space="preserve">Teknik pengumpulan data menggunakan observasi, wawancara, dan dokumentasi.  Observasi dilakukan secara partisipatif pasif dengan mengamati kegiatan pembelajaran berbasis alam, budaya peduli lingkungan, serta program dan fasilitas sekolah yang mendukung konsep eco-lingkungan, seperti kebun sekolah dan sistem pengelolaan sampah. Data observasi dicatat dalam bentuk catatan lapangan. Wawancara dilakukan kepada kedua informan untuk mendapatkan persepsi mereka mengenai fokus kajian. Dokumentasi dilakukan terhadap dokumen sekolah tentang sekolah alam sebagai karakteristik sekolah, pengambilan foto dan video kegiatan yang mendukung konsep eco-lingkungan untuk memperkuat analisis </w:t>
      </w:r>
      <w:r w:rsidRPr="00C74D03">
        <w:fldChar w:fldCharType="begin" w:fldLock="1"/>
      </w:r>
      <w:r w:rsidRPr="00C74D03">
        <w:instrText>ADDIN CSL_CITATION {"citationItems":[{"id":"ITEM-1","itemData":{"author":[{"dropping-particle":"","family":"Sugiyono","given":"","non-dropping-particle":"","parse-names":false,"suffix":""}],"id":"ITEM-1","issued":{"date-parts":[["2019"]]},"publisher":"Alfabeta","publisher-place":"Bandung","title":"Metode Penelitian Kunatitatif Kualitatif dan R&amp;D","type":"book"},"uris":["http://www.mendeley.com/documents/?uuid=27232469-13ee-4089-980b-fb618aabea97"]}],"mendeley":{"formattedCitation":"(Sugiyono 2019)","plainTextFormattedCitation":"(Sugiyono 2019)","previouslyFormattedCitation":"(Sugiyono 2019)"},"properties":{"noteIndex":0},"schema":"https://github.com/citation-style-language/schema/raw/master/csl-citation.json"}</w:instrText>
      </w:r>
      <w:r w:rsidRPr="00C74D03">
        <w:fldChar w:fldCharType="separate"/>
      </w:r>
      <w:hyperlink w:anchor="Sugiyono" w:history="1">
        <w:r w:rsidRPr="00C74D03">
          <w:rPr>
            <w:rStyle w:val="Hyperlink"/>
            <w:u w:val="none"/>
          </w:rPr>
          <w:t>(Sugiyono 2019</w:t>
        </w:r>
      </w:hyperlink>
      <w:r w:rsidRPr="00C74D03">
        <w:t>)</w:t>
      </w:r>
      <w:r w:rsidRPr="00C74D03">
        <w:fldChar w:fldCharType="end"/>
      </w:r>
      <w:r w:rsidRPr="00C74D03">
        <w:t>.</w:t>
      </w:r>
    </w:p>
    <w:p w14:paraId="552045E1" w14:textId="3B430ACD" w:rsidR="00893B28" w:rsidRPr="00C74D03" w:rsidRDefault="00467F99" w:rsidP="00467F99">
      <w:pPr>
        <w:autoSpaceDE w:val="0"/>
        <w:autoSpaceDN w:val="0"/>
        <w:adjustRightInd w:val="0"/>
        <w:spacing w:line="276" w:lineRule="auto"/>
        <w:ind w:firstLine="720"/>
        <w:jc w:val="both"/>
      </w:pPr>
      <w:r w:rsidRPr="00C74D03">
        <w:t xml:space="preserve">Teknik analisis data dalam penelitian ini menggunakan model </w:t>
      </w:r>
      <w:r w:rsidRPr="00C74D03">
        <w:rPr>
          <w:bCs/>
        </w:rPr>
        <w:t>Miles dan Huberman.</w:t>
      </w:r>
      <w:r w:rsidRPr="00C74D03">
        <w:t xml:space="preserve"> Data yang diperoleh dari observasi, wawancara, dan dokumentasi akan dianalisis menggunakan tiga tahap analisis, yaitu: reduksi data, penyajian data, dan penarikan kesimpulan </w:t>
      </w:r>
      <w:r w:rsidRPr="00C74D03">
        <w:fldChar w:fldCharType="begin" w:fldLock="1"/>
      </w:r>
      <w:r w:rsidRPr="00C74D03">
        <w:instrText>ADDIN CSL_CITATION {"citationItems":[{"id":"ITEM-1","itemData":{"author":[{"dropping-particle":"","family":"Sugiyono","given":"","non-dropping-particle":"","parse-names":false,"suffix":""}],"id":"ITEM-1","issued":{"date-parts":[["2019"]]},"publisher":"Alfabeta","publisher-place":"Bandung","title":"Metode Penelitian Kunatitatif Kualitatif dan R&amp;D","type":"book"},"uris":["http://www.mendeley.com/documents/?uuid=27232469-13ee-4089-980b-fb618aabea97"]}],"mendeley":{"formattedCitation":"(Sugiyono 2019)","plainTextFormattedCitation":"(Sugiyono 2019)","previouslyFormattedCitation":"(Sugiyono 2019)"},"properties":{"noteIndex":0},"schema":"https://github.com/citation-style-language/schema/raw/master/csl-citation.json"}</w:instrText>
      </w:r>
      <w:r w:rsidRPr="00C74D03">
        <w:fldChar w:fldCharType="separate"/>
      </w:r>
      <w:r w:rsidRPr="00C74D03">
        <w:t xml:space="preserve">(Sugiyono </w:t>
      </w:r>
      <w:hyperlink w:anchor="Sugiyono" w:history="1">
        <w:r w:rsidRPr="00C74D03">
          <w:rPr>
            <w:rStyle w:val="Hyperlink"/>
            <w:u w:val="none"/>
          </w:rPr>
          <w:t>2019</w:t>
        </w:r>
      </w:hyperlink>
      <w:r w:rsidRPr="00C74D03">
        <w:t>)</w:t>
      </w:r>
      <w:r w:rsidRPr="00C74D03">
        <w:fldChar w:fldCharType="end"/>
      </w:r>
      <w:r w:rsidRPr="00C74D03">
        <w:t>.</w:t>
      </w:r>
    </w:p>
    <w:p w14:paraId="2EF7EA3B" w14:textId="77777777" w:rsidR="00D63D34" w:rsidRPr="00C74D03" w:rsidRDefault="00D63D34" w:rsidP="00467F99">
      <w:pPr>
        <w:suppressAutoHyphens w:val="0"/>
        <w:ind w:firstLine="567"/>
        <w:jc w:val="both"/>
        <w:rPr>
          <w:position w:val="-1"/>
        </w:rPr>
      </w:pPr>
    </w:p>
    <w:p w14:paraId="3F0C22A7" w14:textId="77777777" w:rsidR="00467F99" w:rsidRPr="00C74D03" w:rsidRDefault="00467F99" w:rsidP="004310B8">
      <w:pPr>
        <w:tabs>
          <w:tab w:val="left" w:pos="340"/>
        </w:tabs>
        <w:spacing w:line="276" w:lineRule="auto"/>
        <w:rPr>
          <w:b/>
          <w:smallCaps/>
        </w:rPr>
      </w:pPr>
      <w:r w:rsidRPr="00C74D03">
        <w:rPr>
          <w:b/>
          <w:smallCaps/>
        </w:rPr>
        <w:t xml:space="preserve">HASIL DAN PEMBAHASAN </w:t>
      </w:r>
    </w:p>
    <w:p w14:paraId="4F9A32F0" w14:textId="2D287211" w:rsidR="00467F99" w:rsidRPr="00C74D03" w:rsidRDefault="00467F99" w:rsidP="004310B8">
      <w:pPr>
        <w:tabs>
          <w:tab w:val="left" w:pos="4361"/>
          <w:tab w:val="left" w:pos="4836"/>
        </w:tabs>
        <w:spacing w:before="120" w:line="276" w:lineRule="auto"/>
        <w:jc w:val="both"/>
        <w:rPr>
          <w:b/>
        </w:rPr>
      </w:pPr>
      <w:r w:rsidRPr="00C74D03">
        <w:rPr>
          <w:b/>
        </w:rPr>
        <w:t xml:space="preserve">Implementasi Konsep Eco-Lingkungan di </w:t>
      </w:r>
      <w:r w:rsidR="004310B8" w:rsidRPr="00C74D03">
        <w:rPr>
          <w:b/>
          <w:bCs/>
        </w:rPr>
        <w:t>SD Alam Qur’an Bintang Madani</w:t>
      </w:r>
    </w:p>
    <w:p w14:paraId="69A10BF5" w14:textId="60837C70" w:rsidR="00467F99" w:rsidRPr="00C74D03" w:rsidRDefault="00467F99" w:rsidP="004310B8">
      <w:pPr>
        <w:tabs>
          <w:tab w:val="left" w:pos="4361"/>
          <w:tab w:val="left" w:pos="4836"/>
        </w:tabs>
        <w:spacing w:before="120" w:line="276" w:lineRule="auto"/>
        <w:jc w:val="both"/>
        <w:rPr>
          <w:b/>
          <w:i/>
          <w:iCs/>
          <w:color w:val="FF0000"/>
        </w:rPr>
      </w:pPr>
      <w:r w:rsidRPr="00C74D03">
        <w:rPr>
          <w:b/>
          <w:i/>
          <w:iCs/>
        </w:rPr>
        <w:t>Karakteristik Konsep Eco-Lingkungan</w:t>
      </w:r>
    </w:p>
    <w:p w14:paraId="6254AFFC" w14:textId="77777777" w:rsidR="00467F99" w:rsidRPr="00C74D03" w:rsidRDefault="00467F99" w:rsidP="004310B8">
      <w:pPr>
        <w:autoSpaceDE w:val="0"/>
        <w:autoSpaceDN w:val="0"/>
        <w:adjustRightInd w:val="0"/>
        <w:spacing w:line="276" w:lineRule="auto"/>
        <w:ind w:firstLine="720"/>
        <w:jc w:val="both"/>
        <w:rPr>
          <w:color w:val="000000"/>
        </w:rPr>
      </w:pPr>
      <w:r w:rsidRPr="00C74D03">
        <w:t xml:space="preserve">SD Alam Qur’an Bintang Madani mengusung konsep eco-lingkungan sebagai bagian integral dari </w:t>
      </w:r>
      <w:r w:rsidRPr="00C74D03">
        <w:rPr>
          <w:bCs/>
        </w:rPr>
        <w:t>filosofi</w:t>
      </w:r>
      <w:r w:rsidRPr="00C74D03">
        <w:t xml:space="preserve"> pendidikannya. Konsep ini mencerminkan upaya untuk menciptakan lingkungan belajar yang harmonis dengan alam, berlandaskan nilai-nilai Islam, dan kearifan lokal. </w:t>
      </w:r>
      <w:r w:rsidRPr="00C74D03">
        <w:rPr>
          <w:color w:val="000000"/>
        </w:rPr>
        <w:t>Komitmen ini didasarkan pada jargon sekolah “Adab sebelum ilmu, al-Qur’an sebelum segalanya” dan salah satu misinya “menjadikan alam ciptaan Allah swt sebagai media pembelajaran”.</w:t>
      </w:r>
    </w:p>
    <w:p w14:paraId="65F04BA8" w14:textId="09F16874" w:rsidR="00467F99" w:rsidRPr="00C74D03" w:rsidRDefault="00467F99" w:rsidP="004310B8">
      <w:pPr>
        <w:autoSpaceDE w:val="0"/>
        <w:autoSpaceDN w:val="0"/>
        <w:adjustRightInd w:val="0"/>
        <w:spacing w:line="276" w:lineRule="auto"/>
        <w:ind w:firstLine="720"/>
        <w:jc w:val="both"/>
        <w:rPr>
          <w:color w:val="000000"/>
        </w:rPr>
      </w:pPr>
      <w:r w:rsidRPr="00C74D03">
        <w:rPr>
          <w:bCs/>
        </w:rPr>
        <w:t>Tujuan</w:t>
      </w:r>
      <w:r w:rsidRPr="00C74D03">
        <w:rPr>
          <w:color w:val="000000"/>
        </w:rPr>
        <w:t xml:space="preserve"> konsep eco-lingkungan di </w:t>
      </w:r>
      <w:r w:rsidRPr="00C74D03">
        <w:t xml:space="preserve">SD Alam Qur’an Bintang Madani </w:t>
      </w:r>
      <w:r w:rsidRPr="00C74D03">
        <w:rPr>
          <w:color w:val="000000"/>
        </w:rPr>
        <w:t xml:space="preserve">sebagaimana dijelaskan </w:t>
      </w:r>
      <w:proofErr w:type="spellStart"/>
      <w:r w:rsidRPr="00C74D03">
        <w:rPr>
          <w:color w:val="000000"/>
        </w:rPr>
        <w:t>Rogayah</w:t>
      </w:r>
      <w:proofErr w:type="spellEnd"/>
      <w:r w:rsidRPr="00C74D03">
        <w:rPr>
          <w:color w:val="000000"/>
        </w:rPr>
        <w:t xml:space="preserve"> (</w:t>
      </w:r>
      <w:hyperlink w:anchor="Rogayah" w:history="1">
        <w:r w:rsidRPr="00C74D03">
          <w:rPr>
            <w:rStyle w:val="Hyperlink"/>
            <w:u w:val="none"/>
          </w:rPr>
          <w:t>2024</w:t>
        </w:r>
      </w:hyperlink>
      <w:r w:rsidRPr="00C74D03">
        <w:rPr>
          <w:color w:val="000000"/>
        </w:rPr>
        <w:t xml:space="preserve">), bahwa: </w:t>
      </w:r>
    </w:p>
    <w:p w14:paraId="4E936890" w14:textId="1759FCD8" w:rsidR="00467F99" w:rsidRPr="00C74D03" w:rsidRDefault="00A420F9" w:rsidP="00467F99">
      <w:pPr>
        <w:pStyle w:val="NormalWeb"/>
        <w:shd w:val="clear" w:color="auto" w:fill="FFFFFF"/>
        <w:spacing w:before="0" w:beforeAutospacing="0" w:after="60" w:afterAutospacing="0"/>
        <w:ind w:left="284"/>
        <w:jc w:val="both"/>
        <w:textAlignment w:val="baseline"/>
        <w:rPr>
          <w:color w:val="000000"/>
          <w:lang w:val="en-US"/>
        </w:rPr>
      </w:pPr>
      <w:r w:rsidRPr="00C74D03">
        <w:rPr>
          <w:color w:val="000000"/>
          <w:lang w:val="en-US"/>
        </w:rPr>
        <w:t xml:space="preserve">Ini </w:t>
      </w:r>
      <w:r w:rsidR="00467F99" w:rsidRPr="00C74D03">
        <w:rPr>
          <w:color w:val="000000"/>
          <w:lang w:val="en-US"/>
        </w:rPr>
        <w:t>bertujuan untuk membuat siswa sadar dan merasa bertanggung jawab dengan lingkungannya”. Mereka diajarkan untuk mengenali tantangan-tantangan ekologis yang ada di sekitarnya, memahami dampak perilaku manusia terhadap alam, serta mencari solusi kreatif yang mendukung keberlanjutan lingkungan.</w:t>
      </w:r>
    </w:p>
    <w:p w14:paraId="081F31CF" w14:textId="7D31EEB6" w:rsidR="00467F99" w:rsidRPr="00C74D03" w:rsidRDefault="00467F99" w:rsidP="004310B8">
      <w:pPr>
        <w:autoSpaceDE w:val="0"/>
        <w:autoSpaceDN w:val="0"/>
        <w:adjustRightInd w:val="0"/>
        <w:spacing w:line="276" w:lineRule="auto"/>
        <w:ind w:firstLine="720"/>
        <w:jc w:val="both"/>
        <w:rPr>
          <w:color w:val="000000"/>
        </w:rPr>
      </w:pPr>
      <w:r w:rsidRPr="00C74D03">
        <w:rPr>
          <w:bCs/>
        </w:rPr>
        <w:t>Dipertegas</w:t>
      </w:r>
      <w:r w:rsidRPr="00C74D03">
        <w:rPr>
          <w:color w:val="000000"/>
        </w:rPr>
        <w:t xml:space="preserve"> oleh informasi dari Mardiyah (</w:t>
      </w:r>
      <w:hyperlink w:anchor="Mardiyah" w:history="1">
        <w:r w:rsidRPr="00C74D03">
          <w:rPr>
            <w:rStyle w:val="Hyperlink"/>
            <w:u w:val="none"/>
          </w:rPr>
          <w:t>2024</w:t>
        </w:r>
      </w:hyperlink>
      <w:r w:rsidRPr="00C74D03">
        <w:rPr>
          <w:color w:val="000000"/>
        </w:rPr>
        <w:t>), bahwa:</w:t>
      </w:r>
    </w:p>
    <w:p w14:paraId="2FC68F58" w14:textId="77777777" w:rsidR="00467F99" w:rsidRPr="00C74D03" w:rsidRDefault="00467F99" w:rsidP="00467F99">
      <w:pPr>
        <w:pStyle w:val="NormalWeb"/>
        <w:shd w:val="clear" w:color="auto" w:fill="FFFFFF"/>
        <w:spacing w:before="0" w:beforeAutospacing="0" w:after="60" w:afterAutospacing="0"/>
        <w:ind w:left="284"/>
        <w:jc w:val="both"/>
        <w:textAlignment w:val="baseline"/>
        <w:rPr>
          <w:color w:val="000000"/>
          <w:lang w:val="en-US"/>
        </w:rPr>
      </w:pPr>
      <w:r w:rsidRPr="00C74D03">
        <w:rPr>
          <w:color w:val="000000"/>
          <w:lang w:val="en-US"/>
        </w:rPr>
        <w:t>Siswa dilibatkan dalam berbagai proyek lingkungan seperti penanaman pohon, pembuatan kompos, daur ulang limbah, dan kampanye hemat energi. Kegiatan ini juga membantu siswa mengetahui cara menanam pohon, cara merawat tumbuhan. Siswa punya pengalaman mengenai cara merawat lingkungan, merasakan nyamannya lingkungan yang bersih dan sehat. Jadi siswa bisa punya kesadaran akan pentingnya menjaga lingkungan.</w:t>
      </w:r>
    </w:p>
    <w:p w14:paraId="6F75DED5" w14:textId="60B09A0F"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Data </w:t>
      </w:r>
      <w:r w:rsidRPr="00C74D03">
        <w:rPr>
          <w:bCs/>
        </w:rPr>
        <w:t>wawancara</w:t>
      </w:r>
      <w:r w:rsidRPr="00C74D03">
        <w:rPr>
          <w:color w:val="000000"/>
        </w:rPr>
        <w:t xml:space="preserve"> tersebut sesuai dengan penelitian </w:t>
      </w:r>
      <w:r w:rsidRPr="00C74D03">
        <w:rPr>
          <w:color w:val="000000"/>
        </w:rPr>
        <w:fldChar w:fldCharType="begin" w:fldLock="1"/>
      </w:r>
      <w:r w:rsidRPr="00C74D03">
        <w:rPr>
          <w:color w:val="000000"/>
        </w:rPr>
        <w:instrText>ADDIN CSL_CITATION {"citationItems":[{"id":"ITEM-1","itemData":{"ISSN":"2808-0041","author":[{"dropping-particle":"","family":"Wahyudi","given":"Mukhammad","non-dropping-particle":"","parse-names":false,"suffix":""},{"dropping-particle":"","family":"Arisanti","given":"Fifi","non-dropping-particle":"","parse-names":false,"suffix":""},{"dropping-particle":"","family":"Muttaqin","given":"Muhammad‘Azam","non-dropping-particle":"","parse-names":false,"suffix":""}],"container-title":"Journal Of Early Childhood Education Studies","id":"ITEM-1","issue":"1","issued":{"date-parts":[["2024"]]},"page":"33-72","title":"Pendekatan Holistik Dalam Pendidikan Anak Usia Dini: Menyelaraskan Aspek Kognitif, Emosional dan Sosial","type":"article-journal","volume":"4"},"uris":["http://www.mendeley.com/documents/?uuid=84be4ad7-8805-42a2-aa35-9638a86c1258"]}],"mendeley":{"formattedCitation":"(Wahyudi, Arisanti, and Muttaqin 2024)","manualFormatting":"(Wahyudi, Arisanti, dan Muttaqin 2024)","plainTextFormattedCitation":"(Wahyudi, Arisanti, and Muttaqin 2024)","previouslyFormattedCitation":"(Wahyudi, Arisanti, and Muttaqin 2024)"},"properties":{"noteIndex":0},"schema":"https://github.com/citation-style-language/schema/raw/master/csl-citation.json"}</w:instrText>
      </w:r>
      <w:r w:rsidRPr="00C74D03">
        <w:rPr>
          <w:color w:val="000000"/>
        </w:rPr>
        <w:fldChar w:fldCharType="separate"/>
      </w:r>
      <w:r w:rsidRPr="00C74D03">
        <w:rPr>
          <w:color w:val="000000"/>
        </w:rPr>
        <w:t xml:space="preserve">(Wahyudi, </w:t>
      </w:r>
      <w:proofErr w:type="spellStart"/>
      <w:r w:rsidRPr="00C74D03">
        <w:rPr>
          <w:color w:val="000000"/>
        </w:rPr>
        <w:t>Arisanti</w:t>
      </w:r>
      <w:proofErr w:type="spellEnd"/>
      <w:r w:rsidRPr="00C74D03">
        <w:rPr>
          <w:color w:val="000000"/>
        </w:rPr>
        <w:t xml:space="preserve">, dan Muttaqin </w:t>
      </w:r>
      <w:hyperlink w:anchor="Wahyudi" w:history="1">
        <w:r w:rsidRPr="00C74D03">
          <w:rPr>
            <w:rStyle w:val="Hyperlink"/>
            <w:u w:val="none"/>
          </w:rPr>
          <w:t>2024</w:t>
        </w:r>
      </w:hyperlink>
      <w:r w:rsidRPr="00C74D03">
        <w:rPr>
          <w:color w:val="000000"/>
        </w:rPr>
        <w:t>)</w:t>
      </w:r>
      <w:r w:rsidRPr="00C74D03">
        <w:rPr>
          <w:color w:val="000000"/>
        </w:rPr>
        <w:fldChar w:fldCharType="end"/>
      </w:r>
      <w:r w:rsidRPr="00C74D03">
        <w:rPr>
          <w:color w:val="000000"/>
        </w:rPr>
        <w:t xml:space="preserve"> yang menemukan bahwa tujuan konsep eco-lingkungan di sekolah adalah untuk membangun kesadaran dan tanggung jawab lingkungan peserta didik sejak dini. Selain itu, </w:t>
      </w:r>
      <w:r w:rsidRPr="00C74D03">
        <w:rPr>
          <w:color w:val="000000"/>
        </w:rPr>
        <w:lastRenderedPageBreak/>
        <w:t xml:space="preserve">metode pembelajaran berbasis pengalaman yang digunakan tidak hanya meningkatkan keterampilan praktis siswa tetapi juga membentuk karakter mereka sebagai individu yang peduli terhadap kelestarian lingkungan </w:t>
      </w:r>
      <w:r w:rsidRPr="00C74D03">
        <w:rPr>
          <w:color w:val="000000"/>
        </w:rPr>
        <w:fldChar w:fldCharType="begin" w:fldLock="1"/>
      </w:r>
      <w:r w:rsidRPr="00C74D03">
        <w:rPr>
          <w:color w:val="000000"/>
        </w:rPr>
        <w:instrText>ADDIN CSL_CITATION {"citationItems":[{"id":"ITEM-1","itemData":{"author":[{"dropping-particle":"","family":"Rini","given":"Cahya Ramadhani Setya","non-dropping-particle":"","parse-names":false,"suffix":""},{"dropping-particle":"","family":"Rigianti","given":"Henry Aditia","non-dropping-particle":"","parse-names":false,"suffix":""}],"container-title":"Dialektika Jurnal Pendidikan","id":"ITEM-1","issue":"2","issued":{"date-parts":[["2023"]]},"page":"265-274","title":"Implementasi Metode Pembelajaran Berbasis Alam untuk Membentuk Karakter Peduli Lingkungan di Jogja Green School","type":"article-journal","volume":"7"},"uris":["http://www.mendeley.com/documents/?uuid=41e17fa8-f92f-440c-81e5-5d484e3a0cb9"]}],"mendeley":{"formattedCitation":"(Rini and Rigianti 2023)","manualFormatting":"(Rini dan Rigianti 2023)","plainTextFormattedCitation":"(Rini and Rigianti 2023)","previouslyFormattedCitation":"(Rini and Rigianti 2023)"},"properties":{"noteIndex":0},"schema":"https://github.com/citation-style-language/schema/raw/master/csl-citation.json"}</w:instrText>
      </w:r>
      <w:r w:rsidRPr="00C74D03">
        <w:rPr>
          <w:color w:val="000000"/>
        </w:rPr>
        <w:fldChar w:fldCharType="separate"/>
      </w:r>
      <w:r w:rsidRPr="00C74D03">
        <w:rPr>
          <w:color w:val="000000"/>
        </w:rPr>
        <w:t xml:space="preserve">(Rini dan </w:t>
      </w:r>
      <w:proofErr w:type="spellStart"/>
      <w:r w:rsidRPr="00C74D03">
        <w:rPr>
          <w:color w:val="000000"/>
        </w:rPr>
        <w:t>Rigianti</w:t>
      </w:r>
      <w:proofErr w:type="spellEnd"/>
      <w:r w:rsidRPr="00C74D03">
        <w:rPr>
          <w:color w:val="000000"/>
        </w:rPr>
        <w:t xml:space="preserve"> </w:t>
      </w:r>
      <w:hyperlink w:anchor="Rini" w:history="1">
        <w:r w:rsidRPr="00C74D03">
          <w:rPr>
            <w:rStyle w:val="Hyperlink"/>
            <w:u w:val="none"/>
          </w:rPr>
          <w:t>2023</w:t>
        </w:r>
      </w:hyperlink>
      <w:r w:rsidRPr="00C74D03">
        <w:rPr>
          <w:color w:val="000000"/>
        </w:rPr>
        <w:t>)</w:t>
      </w:r>
      <w:r w:rsidRPr="00C74D03">
        <w:rPr>
          <w:color w:val="000000"/>
        </w:rPr>
        <w:fldChar w:fldCharType="end"/>
      </w:r>
      <w:r w:rsidRPr="00C74D03">
        <w:rPr>
          <w:color w:val="000000"/>
        </w:rPr>
        <w:t>.</w:t>
      </w:r>
    </w:p>
    <w:p w14:paraId="50886A49" w14:textId="636E1D34" w:rsidR="00467F99" w:rsidRPr="00C74D03" w:rsidRDefault="00467F99" w:rsidP="00AB7695">
      <w:pPr>
        <w:autoSpaceDE w:val="0"/>
        <w:autoSpaceDN w:val="0"/>
        <w:adjustRightInd w:val="0"/>
        <w:spacing w:line="276" w:lineRule="auto"/>
        <w:ind w:firstLine="720"/>
        <w:jc w:val="both"/>
        <w:rPr>
          <w:lang w:eastAsia="id-ID"/>
        </w:rPr>
      </w:pPr>
      <w:r w:rsidRPr="00C74D03">
        <w:t xml:space="preserve">Konsep </w:t>
      </w:r>
      <w:r w:rsidRPr="00C74D03">
        <w:rPr>
          <w:lang w:eastAsia="id-ID"/>
        </w:rPr>
        <w:t xml:space="preserve">eco-lingkungan di </w:t>
      </w:r>
      <w:r w:rsidRPr="00C74D03">
        <w:t xml:space="preserve">SD Alam Qur’an Bintang Madani memiliki empat karakteristik atau ciri khas: (1) </w:t>
      </w:r>
      <w:r w:rsidRPr="00C74D03">
        <w:rPr>
          <w:bCs/>
          <w:lang w:eastAsia="id-ID"/>
        </w:rPr>
        <w:t xml:space="preserve">Desain </w:t>
      </w:r>
      <w:r w:rsidRPr="00C74D03">
        <w:rPr>
          <w:bCs/>
        </w:rPr>
        <w:t xml:space="preserve">fisik yang alami. Lebih banyak ruang hijau dengan taman bermain </w:t>
      </w:r>
      <w:r w:rsidRPr="00C74D03">
        <w:rPr>
          <w:lang w:eastAsia="id-ID"/>
        </w:rPr>
        <w:t>menggunakan bahan ramah lingkungan seperti kayu dan bambu</w:t>
      </w:r>
      <w:r w:rsidRPr="00C74D03">
        <w:t xml:space="preserve">. Meminimalkan </w:t>
      </w:r>
      <w:r w:rsidRPr="00C74D03">
        <w:rPr>
          <w:lang w:eastAsia="id-ID"/>
        </w:rPr>
        <w:t>penggunaan beton untuk menjaga keseimbangan ekosistem lokal</w:t>
      </w:r>
      <w:r w:rsidRPr="00C74D03">
        <w:rPr>
          <w:bCs/>
        </w:rPr>
        <w:t xml:space="preserve">. (2) </w:t>
      </w:r>
      <w:r w:rsidRPr="00C74D03">
        <w:rPr>
          <w:bCs/>
          <w:lang w:eastAsia="id-ID"/>
        </w:rPr>
        <w:t xml:space="preserve">Interaksi </w:t>
      </w:r>
      <w:r w:rsidRPr="00C74D03">
        <w:rPr>
          <w:bCs/>
        </w:rPr>
        <w:t xml:space="preserve">langsung dengan alam. </w:t>
      </w:r>
      <w:r w:rsidRPr="00C74D03">
        <w:rPr>
          <w:lang w:eastAsia="id-ID"/>
        </w:rPr>
        <w:t>Kegiatan belajar mengajar dilakukan di alam terbuka, termasuk kebun, hutan mini, dan ruang hijau sebagai kelas alam</w:t>
      </w:r>
      <w:r w:rsidRPr="00C74D03">
        <w:t xml:space="preserve">. (3) </w:t>
      </w:r>
      <w:r w:rsidRPr="00C74D03">
        <w:rPr>
          <w:bCs/>
          <w:lang w:eastAsia="id-ID"/>
        </w:rPr>
        <w:t xml:space="preserve">Kegiatan </w:t>
      </w:r>
      <w:r w:rsidRPr="00C74D03">
        <w:rPr>
          <w:bCs/>
        </w:rPr>
        <w:t xml:space="preserve">ramah lingkungan. </w:t>
      </w:r>
      <w:r w:rsidRPr="00C74D03">
        <w:rPr>
          <w:lang w:eastAsia="id-ID"/>
        </w:rPr>
        <w:t xml:space="preserve">Siswa dilibatkan dalam kegiatan seperti bercocok tanam, pengelolaan sampah, </w:t>
      </w:r>
      <w:r w:rsidR="008F092F" w:rsidRPr="00C74D03">
        <w:rPr>
          <w:i/>
          <w:iCs/>
          <w:lang w:eastAsia="id-ID"/>
        </w:rPr>
        <w:t>c</w:t>
      </w:r>
      <w:r w:rsidRPr="00C74D03">
        <w:rPr>
          <w:i/>
          <w:iCs/>
          <w:lang w:eastAsia="id-ID"/>
        </w:rPr>
        <w:t>omposting</w:t>
      </w:r>
      <w:r w:rsidRPr="00C74D03">
        <w:rPr>
          <w:lang w:eastAsia="id-ID"/>
        </w:rPr>
        <w:t xml:space="preserve">, dan penghijauan. </w:t>
      </w:r>
      <w:r w:rsidRPr="00C74D03">
        <w:rPr>
          <w:bCs/>
          <w:lang w:eastAsia="id-ID"/>
        </w:rPr>
        <w:t xml:space="preserve">Nilai </w:t>
      </w:r>
      <w:r w:rsidRPr="00C74D03">
        <w:rPr>
          <w:bCs/>
        </w:rPr>
        <w:t>spiritual dalam lingkungan. L</w:t>
      </w:r>
      <w:r w:rsidRPr="00C74D03">
        <w:t xml:space="preserve">ingkungan </w:t>
      </w:r>
      <w:r w:rsidRPr="00C74D03">
        <w:rPr>
          <w:lang w:eastAsia="id-ID"/>
        </w:rPr>
        <w:t xml:space="preserve">hidup dikenalkan </w:t>
      </w:r>
      <w:r w:rsidRPr="00C74D03">
        <w:t xml:space="preserve">kepada siswa </w:t>
      </w:r>
      <w:r w:rsidRPr="00C74D03">
        <w:rPr>
          <w:lang w:eastAsia="id-ID"/>
        </w:rPr>
        <w:t xml:space="preserve">sebagai amanah dari Allah </w:t>
      </w:r>
      <w:r w:rsidRPr="00C74D03">
        <w:t>swt</w:t>
      </w:r>
      <w:r w:rsidRPr="00C74D03">
        <w:rPr>
          <w:lang w:eastAsia="id-ID"/>
        </w:rPr>
        <w:t>, sehingga upaya pelestarian alam dianggap sebagai bagian dari ibadah</w:t>
      </w:r>
      <w:r w:rsidRPr="00C74D03">
        <w:t xml:space="preserve"> </w:t>
      </w:r>
      <w:r w:rsidRPr="00C74D03">
        <w:fldChar w:fldCharType="begin" w:fldLock="1"/>
      </w:r>
      <w:r w:rsidRPr="00C74D03">
        <w:instrText>ADDIN CSL_CITATION {"citationItems":[{"id":"ITEM-1","itemData":{"author":[{"dropping-particle":"","family":"Dokumen Sekolah","given":"","non-dropping-particle":"","parse-names":false,"suffix":""}],"id":"ITEM-1","issued":{"date-parts":[["2023"]]},"publisher-place":"Bandar Lampung","title":"Laporan Tahunan Sekolah Dasar Alam Qur'an Bintang Madani Tahun 2023","type":"report"},"uris":["http://www.mendeley.com/documents/?uuid=b67a6d11-386f-40b4-8310-6f43ef151c49"]}],"mendeley":{"formattedCitation":"(Dokumen Sekolah 2023)","manualFormatting":"(Dokumen Sekolah 2023)","plainTextFormattedCitation":"(Dokumen Sekolah 2023)","previouslyFormattedCitation":"(Dokumen Sekolah 2023)"},"properties":{"noteIndex":0},"schema":"https://github.com/citation-style-language/schema/raw/master/csl-citation.json"}</w:instrText>
      </w:r>
      <w:r w:rsidRPr="00C74D03">
        <w:fldChar w:fldCharType="separate"/>
      </w:r>
      <w:r w:rsidRPr="00C74D03">
        <w:t xml:space="preserve">(Dokumen Sekolah </w:t>
      </w:r>
      <w:hyperlink w:anchor="Dokumen" w:history="1">
        <w:r w:rsidRPr="00C74D03">
          <w:rPr>
            <w:rStyle w:val="Hyperlink"/>
            <w:u w:val="none"/>
          </w:rPr>
          <w:t>2023</w:t>
        </w:r>
      </w:hyperlink>
      <w:r w:rsidRPr="00C74D03">
        <w:t>)</w:t>
      </w:r>
      <w:r w:rsidRPr="00C74D03">
        <w:fldChar w:fldCharType="end"/>
      </w:r>
      <w:r w:rsidRPr="00C74D03">
        <w:t>.</w:t>
      </w:r>
    </w:p>
    <w:p w14:paraId="1C625248" w14:textId="77777777" w:rsidR="00467F99" w:rsidRPr="00C74D03" w:rsidRDefault="00467F99" w:rsidP="00AB7695">
      <w:pPr>
        <w:tabs>
          <w:tab w:val="left" w:pos="4361"/>
          <w:tab w:val="left" w:pos="4836"/>
        </w:tabs>
        <w:spacing w:before="120" w:line="276" w:lineRule="auto"/>
        <w:jc w:val="both"/>
        <w:rPr>
          <w:b/>
          <w:i/>
          <w:iCs/>
          <w:color w:val="FF0000"/>
        </w:rPr>
      </w:pPr>
      <w:r w:rsidRPr="00C74D03">
        <w:rPr>
          <w:b/>
          <w:i/>
          <w:iCs/>
        </w:rPr>
        <w:t>Integrasi Pendidikan Lingkungan dalam Kurikulum dan Kegiatan Sekolah</w:t>
      </w:r>
    </w:p>
    <w:p w14:paraId="02FB4CE2" w14:textId="74F0A54F" w:rsidR="00467F99" w:rsidRPr="00C74D03" w:rsidRDefault="00467F99" w:rsidP="004310B8">
      <w:pPr>
        <w:autoSpaceDE w:val="0"/>
        <w:autoSpaceDN w:val="0"/>
        <w:adjustRightInd w:val="0"/>
        <w:spacing w:line="276" w:lineRule="auto"/>
        <w:ind w:firstLine="720"/>
        <w:jc w:val="both"/>
        <w:rPr>
          <w:color w:val="000000"/>
        </w:rPr>
      </w:pPr>
      <w:r w:rsidRPr="00C74D03">
        <w:rPr>
          <w:color w:val="000000" w:themeColor="text1"/>
        </w:rPr>
        <w:t>Eco-</w:t>
      </w:r>
      <w:r w:rsidR="008F092F" w:rsidRPr="00C74D03">
        <w:rPr>
          <w:color w:val="000000"/>
        </w:rPr>
        <w:t>lingkungan</w:t>
      </w:r>
      <w:r w:rsidRPr="00C74D03">
        <w:rPr>
          <w:color w:val="000000" w:themeColor="text1"/>
        </w:rPr>
        <w:t xml:space="preserve"> </w:t>
      </w:r>
      <w:r w:rsidRPr="00C74D03">
        <w:t>merupakan</w:t>
      </w:r>
      <w:r w:rsidRPr="00C74D03">
        <w:rPr>
          <w:color w:val="000000" w:themeColor="text1"/>
        </w:rPr>
        <w:t xml:space="preserve"> ilmu yang mempelajari tentang interaksi makhluk hidup dengan lingkungan sekitarnya. Konsep ilmu inilah yang diintegrasikan dalam kurikulum dan kegiatan </w:t>
      </w:r>
      <w:r w:rsidRPr="00C74D03">
        <w:t xml:space="preserve">SD Alam Qur’an Bintang Madani. Sebagaimana dijelaskan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bahwa:</w:t>
      </w:r>
    </w:p>
    <w:p w14:paraId="7DC11A78" w14:textId="19D27795" w:rsidR="00467F99" w:rsidRPr="00C74D03" w:rsidRDefault="00467F99" w:rsidP="00467F99">
      <w:pPr>
        <w:pStyle w:val="NormalWeb"/>
        <w:shd w:val="clear" w:color="auto" w:fill="FFFFFF"/>
        <w:spacing w:before="0" w:beforeAutospacing="0" w:after="60" w:afterAutospacing="0"/>
        <w:ind w:left="284"/>
        <w:jc w:val="both"/>
        <w:textAlignment w:val="baseline"/>
        <w:rPr>
          <w:lang w:val="en-US"/>
        </w:rPr>
      </w:pPr>
      <w:r w:rsidRPr="00C74D03">
        <w:rPr>
          <w:color w:val="000000"/>
          <w:lang w:val="en-US"/>
        </w:rPr>
        <w:t xml:space="preserve">Kita adalah sekolah alam Qur’an. Itu ciri khas sekolah kita. Jadi saya selalu menekankan kepada guru-guru untuk memasukkan tema lingkungan dalam pembelajarannya di kelas. Misalnya, pembelajaran bahasa Indonesia menugaskan membuat </w:t>
      </w:r>
      <w:r w:rsidR="00C74D03" w:rsidRPr="00C74D03">
        <w:rPr>
          <w:color w:val="000000"/>
          <w:lang w:val="en-US"/>
        </w:rPr>
        <w:t>essay</w:t>
      </w:r>
      <w:r w:rsidRPr="00C74D03">
        <w:rPr>
          <w:color w:val="000000"/>
          <w:lang w:val="en-US"/>
        </w:rPr>
        <w:t xml:space="preserve"> tentang pentingnya menjaga lingkungan, pembelajaran bahasa Inggris membuat percakapan dalam bahasa inggris tentang </w:t>
      </w:r>
      <w:r w:rsidR="00C74D03" w:rsidRPr="00C74D03">
        <w:rPr>
          <w:color w:val="000000"/>
          <w:lang w:val="en-US"/>
        </w:rPr>
        <w:t>lingkungan</w:t>
      </w:r>
      <w:r w:rsidRPr="00C74D03">
        <w:rPr>
          <w:color w:val="000000"/>
          <w:lang w:val="en-US"/>
        </w:rPr>
        <w:t xml:space="preserve">, pelajaran Qur’an Hadis membahas dalil-dalil tentang lingkungan, apalagi </w:t>
      </w:r>
      <w:r w:rsidR="00C74D03" w:rsidRPr="00C74D03">
        <w:rPr>
          <w:color w:val="000000"/>
          <w:lang w:val="en-US"/>
        </w:rPr>
        <w:t xml:space="preserve">IPA </w:t>
      </w:r>
      <w:r w:rsidRPr="00C74D03">
        <w:rPr>
          <w:color w:val="000000"/>
          <w:lang w:val="en-US"/>
        </w:rPr>
        <w:t>materi biologi yang memang sudah mengkaji tentang makhluk hidup dan lingkungan sisa dikaitkan dengan ayat atau hadis. Jadi pengetahuan dan kesadaran peserta didik terhadap pentingnya menjaga lingkungan dapat ditingkatkan.</w:t>
      </w:r>
    </w:p>
    <w:p w14:paraId="7421596A" w14:textId="46BE4DFC" w:rsidR="00467F99" w:rsidRPr="00C74D03" w:rsidRDefault="00467F99" w:rsidP="004310B8">
      <w:pPr>
        <w:autoSpaceDE w:val="0"/>
        <w:autoSpaceDN w:val="0"/>
        <w:adjustRightInd w:val="0"/>
        <w:spacing w:line="276" w:lineRule="auto"/>
        <w:ind w:firstLine="720"/>
        <w:jc w:val="both"/>
        <w:rPr>
          <w:color w:val="000000" w:themeColor="text1"/>
        </w:rPr>
      </w:pPr>
      <w:r w:rsidRPr="00C74D03">
        <w:t xml:space="preserve">Data </w:t>
      </w:r>
      <w:r w:rsidRPr="00C74D03">
        <w:rPr>
          <w:color w:val="000000"/>
        </w:rPr>
        <w:t>wawancara</w:t>
      </w:r>
      <w:r w:rsidRPr="00C74D03">
        <w:t xml:space="preserve"> tersebut menunjukkan bahwa integrasi konsep </w:t>
      </w:r>
      <w:r w:rsidRPr="00C74D03">
        <w:rPr>
          <w:color w:val="000000" w:themeColor="text1"/>
        </w:rPr>
        <w:t>eco-</w:t>
      </w:r>
      <w:r w:rsidR="00D07C02" w:rsidRPr="00C74D03">
        <w:rPr>
          <w:color w:val="000000" w:themeColor="text1"/>
        </w:rPr>
        <w:t>lingkungan</w:t>
      </w:r>
      <w:r w:rsidRPr="00C74D03">
        <w:t xml:space="preserve"> dalam kurikulum SD Alam Qur’an Bintang Madani merupakan </w:t>
      </w:r>
      <w:r w:rsidRPr="00C74D03">
        <w:rPr>
          <w:color w:val="000000" w:themeColor="text1"/>
        </w:rPr>
        <w:t>proses memasukkan pengetahuan, keterampilan, dan nilai-nilai terkait lingkungan ke dalam pembelajaran di sekolah. Bahkan terjadi in</w:t>
      </w:r>
      <w:r w:rsidR="001C1987" w:rsidRPr="00C74D03">
        <w:rPr>
          <w:color w:val="000000" w:themeColor="text1"/>
        </w:rPr>
        <w:t>te</w:t>
      </w:r>
      <w:r w:rsidRPr="00C74D03">
        <w:rPr>
          <w:color w:val="000000" w:themeColor="text1"/>
        </w:rPr>
        <w:t xml:space="preserve">grasi kajian Islam dengan eco-lingkungan dalam mata pelajaran Pendidikan Agama Islam dan IPA </w:t>
      </w:r>
      <w:r w:rsidRPr="00C74D03">
        <w:rPr>
          <w:color w:val="000000" w:themeColor="text1"/>
        </w:rPr>
        <w:fldChar w:fldCharType="begin" w:fldLock="1"/>
      </w:r>
      <w:r w:rsidRPr="00C74D03">
        <w:rPr>
          <w:color w:val="000000" w:themeColor="text1"/>
        </w:rPr>
        <w:instrText>ADDIN CSL_CITATION {"citationItems":[{"id":"ITEM-1","itemData":{"ISSN":"2721-5563","author":[{"dropping-particle":"","family":"Harta","given":"Muh","non-dropping-particle":"","parse-names":false,"suffix":""}],"container-title":"Dirasat Islamiah: Jurnal Kajian Keislaman","id":"ITEM-1","issue":"2","issued":{"date-parts":[["2024"]]},"page":"93-104","title":"Peranan Kurikulum Lokal Berbasis Agama Dalam Pembentukan Kepribadian Peserta Didik Madrasah Aliyah: The Role of Religion-Based Local Curriculum in Forming Students’ Personality of Madrasah Aliyah","type":"article-journal","volume":"5"},"uris":["http://www.mendeley.com/documents/?uuid=8d009e65-bb31-497d-ad47-4718439b6e93"]}],"mendeley":{"formattedCitation":"(Harta 2024)","plainTextFormattedCitation":"(Harta 2024)","previouslyFormattedCitation":"(Harta 2024)"},"properties":{"noteIndex":0},"schema":"https://github.com/citation-style-language/schema/raw/master/csl-citation.json"}</w:instrText>
      </w:r>
      <w:r w:rsidRPr="00C74D03">
        <w:rPr>
          <w:color w:val="000000" w:themeColor="text1"/>
        </w:rPr>
        <w:fldChar w:fldCharType="separate"/>
      </w:r>
      <w:r w:rsidRPr="00C74D03">
        <w:rPr>
          <w:color w:val="000000" w:themeColor="text1"/>
        </w:rPr>
        <w:t xml:space="preserve">(Harta </w:t>
      </w:r>
      <w:hyperlink w:anchor="Harta" w:history="1">
        <w:r w:rsidRPr="00C74D03">
          <w:rPr>
            <w:rStyle w:val="Hyperlink"/>
            <w:u w:val="none"/>
          </w:rPr>
          <w:t>2024</w:t>
        </w:r>
      </w:hyperlink>
      <w:r w:rsidRPr="00C74D03">
        <w:rPr>
          <w:color w:val="000000" w:themeColor="text1"/>
        </w:rPr>
        <w:t>)</w:t>
      </w:r>
      <w:r w:rsidRPr="00C74D03">
        <w:rPr>
          <w:color w:val="000000" w:themeColor="text1"/>
        </w:rPr>
        <w:fldChar w:fldCharType="end"/>
      </w:r>
      <w:r w:rsidRPr="00C74D03">
        <w:rPr>
          <w:color w:val="000000" w:themeColor="text1"/>
        </w:rPr>
        <w:t xml:space="preserve">. </w:t>
      </w:r>
    </w:p>
    <w:p w14:paraId="3E7036F6" w14:textId="58DAC9DA" w:rsidR="00467F99" w:rsidRPr="00C74D03" w:rsidRDefault="00467F99" w:rsidP="004310B8">
      <w:pPr>
        <w:autoSpaceDE w:val="0"/>
        <w:autoSpaceDN w:val="0"/>
        <w:adjustRightInd w:val="0"/>
        <w:spacing w:line="276" w:lineRule="auto"/>
        <w:ind w:firstLine="720"/>
        <w:jc w:val="both"/>
        <w:rPr>
          <w:color w:val="000000" w:themeColor="text1"/>
        </w:rPr>
      </w:pPr>
      <w:r w:rsidRPr="00C74D03">
        <w:rPr>
          <w:color w:val="000000" w:themeColor="text1"/>
        </w:rPr>
        <w:t xml:space="preserve">Integrasi </w:t>
      </w:r>
      <w:r w:rsidRPr="00C74D03">
        <w:rPr>
          <w:color w:val="000000"/>
        </w:rPr>
        <w:t>konsep</w:t>
      </w:r>
      <w:r w:rsidRPr="00C74D03">
        <w:t xml:space="preserve"> </w:t>
      </w:r>
      <w:r w:rsidRPr="00C74D03">
        <w:rPr>
          <w:color w:val="000000" w:themeColor="text1"/>
        </w:rPr>
        <w:t>eco-</w:t>
      </w:r>
      <w:r w:rsidR="00D07C02" w:rsidRPr="00C74D03">
        <w:rPr>
          <w:color w:val="000000" w:themeColor="text1"/>
        </w:rPr>
        <w:t>lingkungan</w:t>
      </w:r>
      <w:r w:rsidRPr="00C74D03">
        <w:t xml:space="preserve"> dalam kurikulum</w:t>
      </w:r>
      <w:r w:rsidRPr="00C74D03">
        <w:rPr>
          <w:color w:val="000000" w:themeColor="text1"/>
        </w:rPr>
        <w:t xml:space="preserve"> ini diperkuat dengan </w:t>
      </w:r>
      <w:r w:rsidR="001C1987" w:rsidRPr="00C74D03">
        <w:rPr>
          <w:color w:val="000000" w:themeColor="text1"/>
        </w:rPr>
        <w:t>pelaksanaan</w:t>
      </w:r>
      <w:r w:rsidRPr="00C74D03">
        <w:rPr>
          <w:color w:val="000000" w:themeColor="text1"/>
        </w:rPr>
        <w:t xml:space="preserve"> kegiatan </w:t>
      </w:r>
      <w:r w:rsidRPr="00C74D03">
        <w:t>ekstrakurikuler</w:t>
      </w:r>
      <w:r w:rsidRPr="00C74D03">
        <w:rPr>
          <w:color w:val="000000" w:themeColor="text1"/>
        </w:rPr>
        <w:t xml:space="preserve"> yang berfokus pada lingkungan. Seperti </w:t>
      </w:r>
      <w:r w:rsidRPr="00C74D03">
        <w:rPr>
          <w:i/>
          <w:iCs/>
          <w:color w:val="000000" w:themeColor="text1"/>
        </w:rPr>
        <w:t>outbound</w:t>
      </w:r>
      <w:r w:rsidRPr="00C74D03">
        <w:rPr>
          <w:color w:val="000000" w:themeColor="text1"/>
        </w:rPr>
        <w:t xml:space="preserve">, </w:t>
      </w:r>
      <w:r w:rsidRPr="00C74D03">
        <w:rPr>
          <w:lang w:eastAsia="id-ID"/>
        </w:rPr>
        <w:t>bercocok tanam, pengelolaan sampah, dan penghijauan</w:t>
      </w:r>
      <w:r w:rsidRPr="00C74D03">
        <w:t xml:space="preserve"> (</w:t>
      </w:r>
      <w:r w:rsidRPr="00C74D03">
        <w:rPr>
          <w:color w:val="000000" w:themeColor="text1"/>
        </w:rPr>
        <w:t xml:space="preserve">Mardiyah </w:t>
      </w:r>
      <w:hyperlink w:anchor="Mardiyah" w:history="1">
        <w:r w:rsidRPr="00C74D03">
          <w:rPr>
            <w:rStyle w:val="Hyperlink"/>
            <w:u w:val="none"/>
          </w:rPr>
          <w:t>2024</w:t>
        </w:r>
      </w:hyperlink>
      <w:r w:rsidRPr="00C74D03">
        <w:rPr>
          <w:color w:val="000000" w:themeColor="text1"/>
        </w:rPr>
        <w:t xml:space="preserve">; Yanti </w:t>
      </w:r>
      <w:hyperlink w:anchor="Yanti" w:history="1">
        <w:r w:rsidRPr="00C74D03">
          <w:rPr>
            <w:rStyle w:val="Hyperlink"/>
            <w:u w:val="none"/>
          </w:rPr>
          <w:t>2024</w:t>
        </w:r>
      </w:hyperlink>
      <w:r w:rsidRPr="00C74D03">
        <w:rPr>
          <w:color w:val="000000" w:themeColor="text1"/>
        </w:rPr>
        <w:t>)</w:t>
      </w:r>
      <w:r w:rsidRPr="00C74D03">
        <w:t xml:space="preserve">. </w:t>
      </w:r>
      <w:r w:rsidRPr="00C74D03">
        <w:rPr>
          <w:color w:val="000000" w:themeColor="text1"/>
        </w:rPr>
        <w:t xml:space="preserve">Dengan demikian, siswa tidak hanya memahami pentingnya lingkungan, tetapi juga dapat bertindak secara bertanggung jawab </w:t>
      </w:r>
      <w:r w:rsidRPr="00C74D03">
        <w:rPr>
          <w:color w:val="000000" w:themeColor="text1"/>
        </w:rPr>
        <w:fldChar w:fldCharType="begin" w:fldLock="1"/>
      </w:r>
      <w:r w:rsidRPr="00C74D03">
        <w:rPr>
          <w:color w:val="000000" w:themeColor="text1"/>
        </w:rPr>
        <w:instrText>ADDIN CSL_CITATION {"citationItems":[{"id":"ITEM-1","itemData":{"ISSN":"2579-5120","author":[{"dropping-particle":"","family":"Rezkita","given":"Shanta","non-dropping-particle":"","parse-names":false,"suffix":""},{"dropping-particle":"","family":"Wardani","given":"Kristi","non-dropping-particle":"","parse-names":false,"suffix":""}],"container-title":"TRIHAYU: Jurnal Pendidikan ke-SD-an","id":"ITEM-1","issue":"2","issued":{"date-parts":[["2018"]]},"title":"Pengintegrasian pendidikan lingkungan hidup membentuk karakter peduli lingkungan di sekolah dasar","type":"article-journal","volume":"4"},"uris":["http://www.mendeley.com/documents/?uuid=3bfc71be-0a53-48de-89ef-052e139792f0"]}],"mendeley":{"formattedCitation":"(Rezkita and Wardani 2018)","manualFormatting":"(Rezkita dan Wardani 2018)","plainTextFormattedCitation":"(Rezkita and Wardani 2018)","previouslyFormattedCitation":"(Rezkita and Wardani 2018)"},"properties":{"noteIndex":0},"schema":"https://github.com/citation-style-language/schema/raw/master/csl-citation.json"}</w:instrText>
      </w:r>
      <w:r w:rsidRPr="00C74D03">
        <w:rPr>
          <w:color w:val="000000" w:themeColor="text1"/>
        </w:rPr>
        <w:fldChar w:fldCharType="separate"/>
      </w:r>
      <w:r w:rsidRPr="00C74D03">
        <w:rPr>
          <w:color w:val="000000" w:themeColor="text1"/>
        </w:rPr>
        <w:t>(</w:t>
      </w:r>
      <w:proofErr w:type="spellStart"/>
      <w:r w:rsidRPr="00C74D03">
        <w:rPr>
          <w:color w:val="000000" w:themeColor="text1"/>
        </w:rPr>
        <w:t>Rezkita</w:t>
      </w:r>
      <w:proofErr w:type="spellEnd"/>
      <w:r w:rsidRPr="00C74D03">
        <w:rPr>
          <w:color w:val="000000" w:themeColor="text1"/>
        </w:rPr>
        <w:t xml:space="preserve"> dan Wardani </w:t>
      </w:r>
      <w:hyperlink w:anchor="Rezkita" w:history="1">
        <w:r w:rsidRPr="00C74D03">
          <w:rPr>
            <w:rStyle w:val="Hyperlink"/>
            <w:u w:val="none"/>
          </w:rPr>
          <w:t>2018</w:t>
        </w:r>
      </w:hyperlink>
      <w:r w:rsidRPr="00C74D03">
        <w:rPr>
          <w:color w:val="000000" w:themeColor="text1"/>
        </w:rPr>
        <w:t>)</w:t>
      </w:r>
      <w:r w:rsidRPr="00C74D03">
        <w:rPr>
          <w:color w:val="000000" w:themeColor="text1"/>
        </w:rPr>
        <w:fldChar w:fldCharType="end"/>
      </w:r>
      <w:r w:rsidRPr="00C74D03">
        <w:rPr>
          <w:color w:val="000000" w:themeColor="text1"/>
        </w:rPr>
        <w:t>. </w:t>
      </w:r>
    </w:p>
    <w:p w14:paraId="71F95428" w14:textId="77777777" w:rsidR="00467F99" w:rsidRPr="00C74D03" w:rsidRDefault="00467F99" w:rsidP="004310B8">
      <w:pPr>
        <w:autoSpaceDE w:val="0"/>
        <w:autoSpaceDN w:val="0"/>
        <w:adjustRightInd w:val="0"/>
        <w:spacing w:line="276" w:lineRule="auto"/>
        <w:ind w:firstLine="720"/>
        <w:jc w:val="both"/>
        <w:rPr>
          <w:color w:val="000000" w:themeColor="text1"/>
        </w:rPr>
      </w:pPr>
      <w:r w:rsidRPr="00C74D03">
        <w:rPr>
          <w:color w:val="000000" w:themeColor="text1"/>
        </w:rPr>
        <w:t>Konsep eco-</w:t>
      </w:r>
      <w:r w:rsidRPr="00C74D03">
        <w:rPr>
          <w:color w:val="000000"/>
        </w:rPr>
        <w:t>lingkungan</w:t>
      </w:r>
      <w:r w:rsidRPr="00C74D03">
        <w:rPr>
          <w:color w:val="000000" w:themeColor="text1"/>
        </w:rPr>
        <w:t xml:space="preserve"> ini juga diejawantahkan dalam kegiatan sekolah. Kegiatan tersebut merupakan tiga program alam unggulan </w:t>
      </w:r>
      <w:r w:rsidRPr="00C74D03">
        <w:t>SD Alam Qur’an Bintang Madani,</w:t>
      </w:r>
      <w:r w:rsidRPr="00C74D03">
        <w:rPr>
          <w:color w:val="000000" w:themeColor="text1"/>
        </w:rPr>
        <w:t xml:space="preserve"> yaitu: Program penghijauan, pengelolaan sampah, dan penggunaan energi ramah lingkungan.</w:t>
      </w:r>
    </w:p>
    <w:p w14:paraId="051E65BD" w14:textId="601C5719" w:rsidR="00467F99" w:rsidRPr="00C74D03" w:rsidRDefault="00467F99" w:rsidP="00AB7695">
      <w:pPr>
        <w:pStyle w:val="NormalWeb"/>
        <w:numPr>
          <w:ilvl w:val="0"/>
          <w:numId w:val="72"/>
        </w:numPr>
        <w:shd w:val="clear" w:color="auto" w:fill="FFFFFF"/>
        <w:spacing w:before="120" w:beforeAutospacing="0" w:after="0" w:afterAutospacing="0" w:line="276" w:lineRule="auto"/>
        <w:ind w:left="284" w:hanging="284"/>
        <w:jc w:val="both"/>
        <w:textAlignment w:val="baseline"/>
        <w:rPr>
          <w:color w:val="000000" w:themeColor="text1"/>
          <w:lang w:val="en-US"/>
        </w:rPr>
      </w:pPr>
      <w:r w:rsidRPr="00C74D03">
        <w:rPr>
          <w:color w:val="000000" w:themeColor="text1"/>
          <w:lang w:val="en-US"/>
        </w:rPr>
        <w:t>Program Penghijauan</w:t>
      </w:r>
    </w:p>
    <w:p w14:paraId="7A31CA04" w14:textId="053B8B85"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Berdasarkan</w:t>
      </w:r>
      <w:r w:rsidRPr="00C74D03">
        <w:rPr>
          <w:color w:val="000000" w:themeColor="text1"/>
        </w:rPr>
        <w:t xml:space="preserve"> </w:t>
      </w:r>
      <w:r w:rsidRPr="00C74D03">
        <w:t>keterangan</w:t>
      </w:r>
      <w:r w:rsidRPr="00C74D03">
        <w:rPr>
          <w:color w:val="000000" w:themeColor="text1"/>
        </w:rPr>
        <w:t xml:space="preserve"> Mardiyah (</w:t>
      </w:r>
      <w:hyperlink w:anchor="Mardiyah" w:history="1">
        <w:r w:rsidRPr="00C74D03">
          <w:rPr>
            <w:rStyle w:val="Hyperlink"/>
            <w:u w:val="none"/>
          </w:rPr>
          <w:t>2024</w:t>
        </w:r>
      </w:hyperlink>
      <w:r w:rsidRPr="00C74D03">
        <w:rPr>
          <w:color w:val="000000" w:themeColor="text1"/>
        </w:rPr>
        <w:t xml:space="preserve">), salah satu pilar utama dari penerapan konsep eco-lingkungan di SD Alam Qur'an Bintang Madani adalah program penghijauan yang dirancang untuk melibatkan partisipasi aktif siswa secara menyeluruh. Dipertegas oleh Yanti </w:t>
      </w:r>
      <w:r w:rsidRPr="00C74D03">
        <w:rPr>
          <w:color w:val="000000" w:themeColor="text1"/>
        </w:rPr>
        <w:lastRenderedPageBreak/>
        <w:t>(</w:t>
      </w:r>
      <w:hyperlink w:anchor="Yanti" w:history="1">
        <w:r w:rsidRPr="00C74D03">
          <w:rPr>
            <w:rStyle w:val="Hyperlink"/>
            <w:u w:val="none"/>
          </w:rPr>
          <w:t>2024</w:t>
        </w:r>
      </w:hyperlink>
      <w:r w:rsidRPr="00C74D03">
        <w:rPr>
          <w:color w:val="000000" w:themeColor="text1"/>
        </w:rPr>
        <w:t xml:space="preserve">), dalam program ini, sekolah tidak hanya berfokus pada kegiatan penanaman berbagai jenis tanaman di lingkungan sekolah, tetapi juga menciptakan kebun-kebun organik dan ruang hijau yang dirancang khusus sebagai sarana pembelajaran langsung. Dengan adanya ruang hijau tersebut, siswa tidak hanya mendapatkan pengalaman praktis dalam bercocok tanam, tetapi juga memahami secara mendalam bagaimana keberadaan tanaman mampu berkontribusi pada </w:t>
      </w:r>
      <w:r w:rsidRPr="00C74D03">
        <w:rPr>
          <w:color w:val="000000"/>
        </w:rPr>
        <w:t>peningkatan kualitas lingkungan.</w:t>
      </w:r>
    </w:p>
    <w:p w14:paraId="631FEACB" w14:textId="1FA6BDE5" w:rsidR="00467F99" w:rsidRPr="00C74D03" w:rsidRDefault="00467F99" w:rsidP="004310B8">
      <w:pPr>
        <w:autoSpaceDE w:val="0"/>
        <w:autoSpaceDN w:val="0"/>
        <w:adjustRightInd w:val="0"/>
        <w:spacing w:line="276" w:lineRule="auto"/>
        <w:ind w:firstLine="720"/>
        <w:jc w:val="both"/>
        <w:rPr>
          <w:color w:val="000000"/>
        </w:rPr>
      </w:pPr>
      <w:r w:rsidRPr="00C74D03">
        <w:rPr>
          <w:color w:val="000000" w:themeColor="text1"/>
        </w:rPr>
        <w:t xml:space="preserve">Data wawancara tersebut sesuai dengan temuan penelitian </w:t>
      </w:r>
      <w:r w:rsidRPr="00C74D03">
        <w:rPr>
          <w:color w:val="000000" w:themeColor="text1"/>
        </w:rPr>
        <w:fldChar w:fldCharType="begin" w:fldLock="1"/>
      </w:r>
      <w:r w:rsidRPr="00C74D03">
        <w:rPr>
          <w:color w:val="000000" w:themeColor="text1"/>
        </w:rPr>
        <w:instrText>ADDIN CSL_CITATION {"citationItems":[{"id":"ITEM-1","itemData":{"author":[{"dropping-particle":"","family":"Indrayanti","given":"Ni Luh Putu Nita Miliana","non-dropping-particle":"","parse-names":false,"suffix":""}],"container-title":"Guruku: Jurnal Pendidikan Dan Sosial Humaniora","id":"ITEM-1","issue":"4","issued":{"date-parts":[["2024"]]},"page":"83-98","title":"Edukasi dan Pemanfaatan Penanaman Toga Ceria sebagai Apotek Hidup di Lingkungan Sekolah SD N 1 Demulih","type":"article-journal","volume":"2"},"uris":["http://www.mendeley.com/documents/?uuid=bd2ac6cd-70c4-4c1a-8038-0e207892d163"]}],"mendeley":{"formattedCitation":"(Indrayanti 2024)","manualFormatting":"Indrayanti (2024)","plainTextFormattedCitation":"(Indrayanti 2024)","previouslyFormattedCitation":"(Indrayanti 2024)"},"properties":{"noteIndex":0},"schema":"https://github.com/citation-style-language/schema/raw/master/csl-citation.json"}</w:instrText>
      </w:r>
      <w:r w:rsidRPr="00C74D03">
        <w:rPr>
          <w:color w:val="000000" w:themeColor="text1"/>
        </w:rPr>
        <w:fldChar w:fldCharType="separate"/>
      </w:r>
      <w:proofErr w:type="spellStart"/>
      <w:r w:rsidRPr="00C74D03">
        <w:rPr>
          <w:color w:val="000000" w:themeColor="text1"/>
        </w:rPr>
        <w:t>Indrayanti</w:t>
      </w:r>
      <w:proofErr w:type="spellEnd"/>
      <w:r w:rsidRPr="00C74D03">
        <w:rPr>
          <w:color w:val="000000" w:themeColor="text1"/>
        </w:rPr>
        <w:t xml:space="preserve"> (</w:t>
      </w:r>
      <w:hyperlink w:anchor="Indrayanti" w:history="1">
        <w:r w:rsidRPr="00C74D03">
          <w:rPr>
            <w:rStyle w:val="Hyperlink"/>
            <w:u w:val="none"/>
          </w:rPr>
          <w:t>2024</w:t>
        </w:r>
      </w:hyperlink>
      <w:r w:rsidRPr="00C74D03">
        <w:rPr>
          <w:color w:val="000000" w:themeColor="text1"/>
        </w:rPr>
        <w:t>)</w:t>
      </w:r>
      <w:r w:rsidRPr="00C74D03">
        <w:rPr>
          <w:color w:val="000000" w:themeColor="text1"/>
        </w:rPr>
        <w:fldChar w:fldCharType="end"/>
      </w:r>
      <w:r w:rsidRPr="00C74D03">
        <w:rPr>
          <w:color w:val="000000" w:themeColor="text1"/>
        </w:rPr>
        <w:t xml:space="preserve">, bahwa </w:t>
      </w:r>
      <w:r w:rsidRPr="00C74D03">
        <w:rPr>
          <w:color w:val="000000"/>
        </w:rPr>
        <w:t xml:space="preserve"> </w:t>
      </w:r>
      <w:r w:rsidRPr="00C74D03">
        <w:rPr>
          <w:color w:val="000000" w:themeColor="text1"/>
        </w:rPr>
        <w:t>keterlibatan</w:t>
      </w:r>
      <w:r w:rsidRPr="00C74D03">
        <w:rPr>
          <w:color w:val="000000"/>
        </w:rPr>
        <w:t xml:space="preserve"> siswa dalam proses penanaman dan perawatan tanaman memberikan mereka kesempatan untuk menyadari pentingnya menjaga ekosistem secara berkelanjutan, sekaligus menumbuhkan rasa cinta terhadap lingkungan sejak dini. Juga sejalan dengan hasil penelitian </w:t>
      </w:r>
      <w:r w:rsidRPr="00C74D03">
        <w:rPr>
          <w:color w:val="000000"/>
        </w:rPr>
        <w:fldChar w:fldCharType="begin" w:fldLock="1"/>
      </w:r>
      <w:r w:rsidRPr="00C74D03">
        <w:rPr>
          <w:color w:val="000000"/>
        </w:rPr>
        <w:instrText>ADDIN CSL_CITATION {"citationItems":[{"id":"ITEM-1","itemData":{"ISSN":"2745-4312","author":[{"dropping-particle":"","family":"Setiabudi","given":"Dede Indra","non-dropping-particle":"","parse-names":false,"suffix":""},{"dropping-particle":"","family":"Kohar","given":"D Abdul","non-dropping-particle":"","parse-names":false,"suffix":""},{"dropping-particle":"","family":"Setiawan","given":"Deny","non-dropping-particle":"","parse-names":false,"suffix":""},{"dropping-particle":"","family":"Zaqiah","given":"Qiqi Yuliati","non-dropping-particle":"","parse-names":false,"suffix":""}],"container-title":"Didaktika: Jurnal Kependidikan","id":"ITEM-1","issue":"3","issued":{"date-parts":[["2024"]]},"page":"3759-3768","title":"Inovasi Pengembangan Infrastruktur Madrasah Berbasis Ramah Lingkungan","type":"article-journal","volume":"13"},"uris":["http://www.mendeley.com/documents/?uuid=c8461884-c2f0-406e-a35b-0ab9ccb80d30"]}],"mendeley":{"formattedCitation":"(Setiabudi et al. 2024)","plainTextFormattedCitation":"(Setiabudi et al. 2024)","previouslyFormattedCitation":"(Setiabudi et al. 2024)"},"properties":{"noteIndex":0},"schema":"https://github.com/citation-style-language/schema/raw/master/csl-citation.json"}</w:instrText>
      </w:r>
      <w:r w:rsidRPr="00C74D03">
        <w:rPr>
          <w:color w:val="000000"/>
        </w:rPr>
        <w:fldChar w:fldCharType="separate"/>
      </w:r>
      <w:r w:rsidRPr="00C74D03">
        <w:rPr>
          <w:color w:val="000000"/>
        </w:rPr>
        <w:t>(</w:t>
      </w:r>
      <w:proofErr w:type="spellStart"/>
      <w:r w:rsidRPr="00C74D03">
        <w:rPr>
          <w:color w:val="000000"/>
        </w:rPr>
        <w:t>Setiabudi</w:t>
      </w:r>
      <w:proofErr w:type="spellEnd"/>
      <w:r w:rsidRPr="00C74D03">
        <w:rPr>
          <w:color w:val="000000"/>
        </w:rPr>
        <w:t xml:space="preserve"> et al. </w:t>
      </w:r>
      <w:hyperlink w:anchor="Setiabudi" w:history="1">
        <w:r w:rsidRPr="00C74D03">
          <w:rPr>
            <w:rStyle w:val="Hyperlink"/>
            <w:u w:val="none"/>
          </w:rPr>
          <w:t>2024</w:t>
        </w:r>
      </w:hyperlink>
      <w:r w:rsidRPr="00C74D03">
        <w:rPr>
          <w:color w:val="000000"/>
        </w:rPr>
        <w:t>)</w:t>
      </w:r>
      <w:r w:rsidRPr="00C74D03">
        <w:rPr>
          <w:color w:val="000000"/>
        </w:rPr>
        <w:fldChar w:fldCharType="end"/>
      </w:r>
      <w:r w:rsidRPr="00C74D03">
        <w:rPr>
          <w:color w:val="000000"/>
        </w:rPr>
        <w:t xml:space="preserve">, bahwa dengan menjadikan alam sebagai media pembelajaran dapat membuat siswa </w:t>
      </w:r>
      <w:r w:rsidRPr="00C74D03">
        <w:rPr>
          <w:color w:val="000000" w:themeColor="text1"/>
        </w:rPr>
        <w:t xml:space="preserve">memahami dan mengalami pentingnya kontribusi tanaman/tumbuhan/pohon pada </w:t>
      </w:r>
      <w:r w:rsidRPr="00C74D03">
        <w:rPr>
          <w:color w:val="000000"/>
        </w:rPr>
        <w:t>peningkatan kualitas udara, kesuburan tanah, serta pengendalian suhu lingkungan.</w:t>
      </w:r>
    </w:p>
    <w:p w14:paraId="5A7F6AF3" w14:textId="39EF4CE7"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 Menurut informan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bahwa:</w:t>
      </w:r>
    </w:p>
    <w:p w14:paraId="6536DA1F" w14:textId="77777777" w:rsidR="00467F99" w:rsidRPr="00C74D03" w:rsidRDefault="00467F99" w:rsidP="00467F99">
      <w:pPr>
        <w:pStyle w:val="NormalWeb"/>
        <w:shd w:val="clear" w:color="auto" w:fill="FFFFFF"/>
        <w:spacing w:before="0" w:beforeAutospacing="0" w:after="60" w:afterAutospacing="0"/>
        <w:ind w:left="284"/>
        <w:jc w:val="both"/>
        <w:textAlignment w:val="baseline"/>
        <w:rPr>
          <w:color w:val="000000"/>
          <w:lang w:val="en-US"/>
        </w:rPr>
      </w:pPr>
      <w:r w:rsidRPr="00C74D03">
        <w:rPr>
          <w:color w:val="000000"/>
          <w:lang w:val="en-US"/>
        </w:rPr>
        <w:t>Program penghijauan ini mencakup berbagai jenis tanaman, mulai dari pohon besar yang berfungsi sebagai pelindung, tanaman hias yang memperindah suasana, hingga tanaman produktif seperti sayuran dan buah-buahan yang memiliki manfaat langsung bagi kebutuhan sehari-hari. Dengan menanam tanaman yang produktif, siswa juga diajarkan konsep keberlanjutan, di mana mereka dapat memahami hubungan antara usaha yang dilakukan manusia dengan hasil yang diperoleh dari alam. Selain itu dengan menanam pohon, memunculkan rasa tanggung jawab siswa untuk menjaga kelestarian lingkungan.</w:t>
      </w:r>
    </w:p>
    <w:p w14:paraId="27ECB13D" w14:textId="5828CF1E" w:rsidR="00467F99" w:rsidRPr="00C74D03" w:rsidRDefault="00467F99" w:rsidP="00AB7695">
      <w:pPr>
        <w:autoSpaceDE w:val="0"/>
        <w:autoSpaceDN w:val="0"/>
        <w:adjustRightInd w:val="0"/>
        <w:spacing w:line="276" w:lineRule="auto"/>
        <w:ind w:firstLine="720"/>
        <w:jc w:val="both"/>
        <w:rPr>
          <w:color w:val="000000"/>
        </w:rPr>
      </w:pPr>
      <w:r w:rsidRPr="00C74D03">
        <w:rPr>
          <w:color w:val="000000"/>
        </w:rPr>
        <w:t xml:space="preserve">Data wawancara </w:t>
      </w:r>
      <w:r w:rsidR="009C32D1" w:rsidRPr="00C74D03">
        <w:rPr>
          <w:color w:val="000000"/>
        </w:rPr>
        <w:t>tersebut</w:t>
      </w:r>
      <w:r w:rsidRPr="00C74D03">
        <w:rPr>
          <w:color w:val="000000"/>
        </w:rPr>
        <w:t xml:space="preserve"> menunjukkan bahwa lebih dari sekadar mempercantik lingkungan sekolah, program penghijauan ini dirancang untuk membentuk karakter siswa menjadi individu yang peduli lingkungan. Proses pembelajaran yang dilakukan tidak hanya berhenti di sekolah, tetapi juga dapat menciptakan kebiasaan positif yang mereka terapkan di lingkungan rumah masing-masing dan bahkan di masyarakat sekitar </w:t>
      </w:r>
      <w:r w:rsidRPr="00C74D03">
        <w:rPr>
          <w:color w:val="000000"/>
        </w:rPr>
        <w:fldChar w:fldCharType="begin" w:fldLock="1"/>
      </w:r>
      <w:r w:rsidRPr="00C74D03">
        <w:rPr>
          <w:color w:val="000000"/>
        </w:rPr>
        <w:instrText>ADDIN CSL_CITATION {"citationItems":[{"id":"ITEM-1","itemData":{"ISSN":"2579-5120","author":[{"dropping-particle":"","family":"Rezkita","given":"Shanta","non-dropping-particle":"","parse-names":false,"suffix":""},{"dropping-particle":"","family":"Wardani","given":"Kristi","non-dropping-particle":"","parse-names":false,"suffix":""}],"container-title":"TRIHAYU: Jurnal Pendidikan ke-SD-an","id":"ITEM-1","issue":"2","issued":{"date-parts":[["2018"]]},"title":"Pengintegrasian pendidikan lingkungan hidup membentuk karakter peduli lingkungan di sekolah dasar","type":"article-journal","volume":"4"},"uris":["http://www.mendeley.com/documents/?uuid=3bfc71be-0a53-48de-89ef-052e139792f0"]}],"mendeley":{"formattedCitation":"(Rezkita and Wardani 2018)","manualFormatting":"(Rezkita dan Wardani 2018)","plainTextFormattedCitation":"(Rezkita and Wardani 2018)","previouslyFormattedCitation":"(Rezkita and Wardani 2018)"},"properties":{"noteIndex":0},"schema":"https://github.com/citation-style-language/schema/raw/master/csl-citation.json"}</w:instrText>
      </w:r>
      <w:r w:rsidRPr="00C74D03">
        <w:rPr>
          <w:color w:val="000000"/>
        </w:rPr>
        <w:fldChar w:fldCharType="separate"/>
      </w:r>
      <w:r w:rsidRPr="00C74D03">
        <w:rPr>
          <w:color w:val="000000"/>
        </w:rPr>
        <w:t>(</w:t>
      </w:r>
      <w:proofErr w:type="spellStart"/>
      <w:r w:rsidRPr="00C74D03">
        <w:rPr>
          <w:color w:val="000000"/>
        </w:rPr>
        <w:t>Rezkita</w:t>
      </w:r>
      <w:proofErr w:type="spellEnd"/>
      <w:r w:rsidRPr="00C74D03">
        <w:rPr>
          <w:color w:val="000000"/>
        </w:rPr>
        <w:t xml:space="preserve"> dan Wardani </w:t>
      </w:r>
      <w:hyperlink w:anchor="Rezkita" w:history="1">
        <w:r w:rsidRPr="00C74D03">
          <w:rPr>
            <w:rStyle w:val="Hyperlink"/>
            <w:u w:val="none"/>
          </w:rPr>
          <w:t>2018</w:t>
        </w:r>
      </w:hyperlink>
      <w:r w:rsidRPr="00C74D03">
        <w:rPr>
          <w:color w:val="000000"/>
        </w:rPr>
        <w:t>)</w:t>
      </w:r>
      <w:r w:rsidRPr="00C74D03">
        <w:rPr>
          <w:color w:val="000000"/>
        </w:rPr>
        <w:fldChar w:fldCharType="end"/>
      </w:r>
      <w:r w:rsidRPr="00C74D03">
        <w:rPr>
          <w:color w:val="000000"/>
        </w:rPr>
        <w:t xml:space="preserve">. Dalam setiap tahap kegiatan, siswa diajarkan untuk melihat bahwa menjaga kelestarian alam bukan hanya tanggung jawab yang dibebankan kepada pemerintah, aktivis lingkungan, atau pihak tertentu, melainkan menjadi tanggung jawab bersama yang harus dilakukan secara konsisten dalam kehidupan sehari-hari </w:t>
      </w:r>
      <w:r w:rsidRPr="00C74D03">
        <w:rPr>
          <w:color w:val="000000"/>
        </w:rPr>
        <w:fldChar w:fldCharType="begin" w:fldLock="1"/>
      </w:r>
      <w:r w:rsidRPr="00C74D03">
        <w:rPr>
          <w:color w:val="000000"/>
        </w:rPr>
        <w:instrText>ADDIN CSL_CITATION {"citationItems":[{"id":"ITEM-1","itemData":{"ISSN":"2685-8312","author":[{"dropping-particle":"","family":"Chan","given":"Faizal","non-dropping-particle":"","parse-names":false,"suffix":""},{"dropping-particle":"","family":"Kurniawan","given":"Agung Rimba","non-dropping-particle":"","parse-names":false,"suffix":""},{"dropping-particle":"","family":"Oktavia","given":"Amalia","non-dropping-particle":"","parse-names":false,"suffix":""},{"dropping-particle":"","family":"Dewi","given":"Levy Citra","non-dropping-particle":"","parse-names":false,"suffix":""},{"dropping-particle":"","family":"Sari","given":"Arum","non-dropping-particle":"","parse-names":false,"suffix":""},{"dropping-particle":"","family":"Khairadi","given":"Aisyah Putri","non-dropping-particle":"","parse-names":false,"suffix":""},{"dropping-particle":"","family":"Piolita","given":"Sulgi","non-dropping-particle":"","parse-names":false,"suffix":""}],"container-title":"Adi Widya: Jurnal Pendidikan Dasar","id":"ITEM-1","issue":"2","issued":{"date-parts":[["2019"]]},"page":"190-197","title":"Gerakan peduli lingkungan di sekolah dasar","type":"article-journal","volume":"4"},"uris":["http://www.mendeley.com/documents/?uuid=3a3c25b3-599c-48c5-a441-f1c2e94bd7fa"]}],"mendeley":{"formattedCitation":"(Chan et al. 2019)","manualFormatting":"(Chan et al. 2019;","plainTextFormattedCitation":"(Chan et al. 2019)","previouslyFormattedCitation":"(Chan et al. 2019)"},"properties":{"noteIndex":0},"schema":"https://github.com/citation-style-language/schema/raw/master/csl-citation.json"}</w:instrText>
      </w:r>
      <w:r w:rsidRPr="00C74D03">
        <w:rPr>
          <w:color w:val="000000"/>
        </w:rPr>
        <w:fldChar w:fldCharType="separate"/>
      </w:r>
      <w:r w:rsidRPr="00C74D03">
        <w:rPr>
          <w:color w:val="000000"/>
        </w:rPr>
        <w:t xml:space="preserve">(Chan et al. </w:t>
      </w:r>
      <w:hyperlink w:anchor="Chan" w:history="1">
        <w:r w:rsidRPr="00C74D03">
          <w:rPr>
            <w:rStyle w:val="Hyperlink"/>
            <w:u w:val="none"/>
          </w:rPr>
          <w:t>2019</w:t>
        </w:r>
      </w:hyperlink>
      <w:r w:rsidRPr="00C74D03">
        <w:rPr>
          <w:color w:val="000000"/>
        </w:rPr>
        <w:t>;</w:t>
      </w:r>
      <w:r w:rsidRPr="00C74D03">
        <w:rPr>
          <w:color w:val="000000"/>
        </w:rPr>
        <w:fldChar w:fldCharType="end"/>
      </w:r>
      <w:r w:rsidRPr="00C74D03">
        <w:rPr>
          <w:color w:val="000000"/>
        </w:rPr>
        <w:t xml:space="preserve"> </w:t>
      </w:r>
      <w:r w:rsidRPr="00C74D03">
        <w:rPr>
          <w:color w:val="000000"/>
        </w:rPr>
        <w:fldChar w:fldCharType="begin" w:fldLock="1"/>
      </w:r>
      <w:r w:rsidRPr="00C74D03">
        <w:rPr>
          <w:color w:val="000000"/>
        </w:rPr>
        <w:instrText>ADDIN CSL_CITATION {"citationItems":[{"id":"ITEM-1","itemData":{"ISSN":"2621-9611","author":[{"dropping-particle":"","family":"Idrus","given":"Ali","non-dropping-particle":"","parse-names":false,"suffix":""},{"dropping-particle":"","family":"Novia","given":"Yozi","non-dropping-particle":"","parse-names":false,"suffix":""}],"container-title":"Jurnal Gentala Pendidikan Dasar","id":"ITEM-1","issue":"2","issued":{"date-parts":[["2018"]]},"page":"203-219","title":"Pelaksanaan Nilai Peduli Lingkungan Di Sekolah Dasar","type":"article-journal","volume":"3"},"uris":["http://www.mendeley.com/documents/?uuid=9fa2af77-904a-4a88-8b54-4b06a5b634aa"]}],"mendeley":{"formattedCitation":"(Idrus and Novia 2018)","manualFormatting":"Idrus dan Novia 2018)","plainTextFormattedCitation":"(Idrus and Novia 2018)","previouslyFormattedCitation":"(Idrus and Novia 2018)"},"properties":{"noteIndex":0},"schema":"https://github.com/citation-style-language/schema/raw/master/csl-citation.json"}</w:instrText>
      </w:r>
      <w:r w:rsidRPr="00C74D03">
        <w:rPr>
          <w:color w:val="000000"/>
        </w:rPr>
        <w:fldChar w:fldCharType="separate"/>
      </w:r>
      <w:proofErr w:type="spellStart"/>
      <w:r w:rsidRPr="00C74D03">
        <w:rPr>
          <w:color w:val="000000"/>
        </w:rPr>
        <w:t>Idrus</w:t>
      </w:r>
      <w:proofErr w:type="spellEnd"/>
      <w:r w:rsidRPr="00C74D03">
        <w:rPr>
          <w:color w:val="000000"/>
        </w:rPr>
        <w:t xml:space="preserve"> dan Novia </w:t>
      </w:r>
      <w:hyperlink w:anchor="Idrus" w:history="1">
        <w:r w:rsidRPr="00C74D03">
          <w:rPr>
            <w:rStyle w:val="Hyperlink"/>
            <w:u w:val="none"/>
          </w:rPr>
          <w:t>2018</w:t>
        </w:r>
      </w:hyperlink>
      <w:r w:rsidRPr="00C74D03">
        <w:rPr>
          <w:color w:val="000000"/>
        </w:rPr>
        <w:t>)</w:t>
      </w:r>
      <w:r w:rsidRPr="00C74D03">
        <w:rPr>
          <w:color w:val="000000"/>
        </w:rPr>
        <w:fldChar w:fldCharType="end"/>
      </w:r>
      <w:r w:rsidRPr="00C74D03">
        <w:rPr>
          <w:color w:val="000000"/>
        </w:rPr>
        <w:t>.</w:t>
      </w:r>
    </w:p>
    <w:p w14:paraId="3E583053" w14:textId="77777777" w:rsidR="00467F99" w:rsidRPr="00C74D03" w:rsidRDefault="00467F99" w:rsidP="00AB7695">
      <w:pPr>
        <w:pStyle w:val="NormalWeb"/>
        <w:numPr>
          <w:ilvl w:val="0"/>
          <w:numId w:val="72"/>
        </w:numPr>
        <w:shd w:val="clear" w:color="auto" w:fill="FFFFFF"/>
        <w:spacing w:before="120" w:beforeAutospacing="0" w:after="0" w:afterAutospacing="0" w:line="276" w:lineRule="auto"/>
        <w:ind w:left="284" w:hanging="284"/>
        <w:jc w:val="both"/>
        <w:textAlignment w:val="baseline"/>
        <w:rPr>
          <w:color w:val="000000" w:themeColor="text1"/>
          <w:lang w:val="en-US"/>
        </w:rPr>
      </w:pPr>
      <w:r w:rsidRPr="00C74D03">
        <w:rPr>
          <w:color w:val="000000" w:themeColor="text1"/>
          <w:lang w:val="en-US"/>
        </w:rPr>
        <w:t>Pengelolaan Sampah</w:t>
      </w:r>
    </w:p>
    <w:p w14:paraId="5842BEB6" w14:textId="17001426"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Pengelolaan sampah juga menjadi salah satu aspek penting dalam penerapan konsep eco-lingkungan di SD Alam Qur’an Bintang Madani. Sekolah ini mengimplementasikan sistem pemilahan sampah yang sederhana namun efektif, di mana sampah dipisahkan menjadi dua kategori, yaitu sampah organik dan anorganik. Sampah organik, seperti sisa makanan, daun kering, dan limbah dapur diolah menjadi kompos menggunakan metode sederhana yang melibatkan seluruh siswa. Kompos ini kemudian digunakan untuk menyuburkan tanaman di kebun sekolah, menciptakan siklus keberlanjutan yang dapat dilihat dan dipelajari langsung oleh siswa. Sementara itu, sampah anorganik, seperti plastik, kertas, dan logam, tidak hanya dikumpulkan, tetapi juga </w:t>
      </w:r>
      <w:proofErr w:type="spellStart"/>
      <w:r w:rsidRPr="00C74D03">
        <w:rPr>
          <w:color w:val="000000"/>
        </w:rPr>
        <w:t>didaur</w:t>
      </w:r>
      <w:proofErr w:type="spellEnd"/>
      <w:r w:rsidRPr="00C74D03">
        <w:rPr>
          <w:color w:val="000000"/>
        </w:rPr>
        <w:t xml:space="preserve"> ulang secara kreatif. Beberapa jenis sampah, seperti botol plastik dan kardus, dimanfaatkan untuk membuat kerajinan tangan atau media belajar interaktif. Proses ini mengajarkan siswa bahwa sampah bukan sekadar sesuatu yang dibuang, tetapi dapat </w:t>
      </w:r>
      <w:r w:rsidRPr="00C74D03">
        <w:rPr>
          <w:color w:val="000000"/>
        </w:rPr>
        <w:lastRenderedPageBreak/>
        <w:t>diubah menjadi sesuatu yang bermanfaat. Sekolah juga bekerja sama dengan pihak luar, seperti bank sampah dan komunitas daur ulang untuk memastikan pengelolaan sampah anorganik dilakukan secara bertanggung jawab hingga tahap akhir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w:t>
      </w:r>
    </w:p>
    <w:p w14:paraId="139B2ECD" w14:textId="4B9D6A02"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Berdasarkan informasi dari Mardiyah (</w:t>
      </w:r>
      <w:hyperlink w:anchor="Mardiyah" w:history="1">
        <w:r w:rsidRPr="00C74D03">
          <w:rPr>
            <w:rStyle w:val="Hyperlink"/>
            <w:u w:val="none"/>
          </w:rPr>
          <w:t>2024</w:t>
        </w:r>
      </w:hyperlink>
      <w:r w:rsidRPr="00C74D03">
        <w:rPr>
          <w:color w:val="000000"/>
        </w:rPr>
        <w:t xml:space="preserve">), sebagai bagian dari program pengelolaan sampah, sekolah memberikan edukasi intensif kepada siswa mengenai bahaya sampah plastik bagi lingkungan dan ekosistem, terutama pencemaran sungai dan laut serta dampaknya pada kehidupan ekosistem di dalamnya. Siswa diajak untuk memahami bahwa plastik, meskipun terlihat praktis, membutuhkan waktu yang sangat lama untuk terurai, sehingga penggunaannya harus dikurangi. </w:t>
      </w:r>
    </w:p>
    <w:p w14:paraId="435F2A6A" w14:textId="3F944517"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SD Alam Qur’an Bintang Madani meluncurkan program </w:t>
      </w:r>
      <w:r w:rsidRPr="00C74D03">
        <w:rPr>
          <w:i/>
          <w:iCs/>
          <w:color w:val="000000"/>
        </w:rPr>
        <w:t>Zero Waste</w:t>
      </w:r>
      <w:r w:rsidRPr="00C74D03">
        <w:rPr>
          <w:color w:val="000000"/>
        </w:rPr>
        <w:t xml:space="preserve"> untuk mendukung kampanye pentingnya pengelolaan sampah anorganik. Program </w:t>
      </w:r>
      <w:r w:rsidRPr="00C74D03">
        <w:rPr>
          <w:i/>
          <w:iCs/>
          <w:color w:val="000000"/>
        </w:rPr>
        <w:t>Zero Waste</w:t>
      </w:r>
      <w:r w:rsidRPr="00C74D03">
        <w:rPr>
          <w:color w:val="000000"/>
        </w:rPr>
        <w:t xml:space="preserve"> bertujuan mengurangi sampah plastik dan barang sekali pakai di lingkungan sekolah.  Kampanye </w:t>
      </w:r>
      <w:r w:rsidRPr="00C74D03">
        <w:rPr>
          <w:i/>
          <w:iCs/>
          <w:color w:val="000000"/>
        </w:rPr>
        <w:t>Zero Waste</w:t>
      </w:r>
      <w:r w:rsidRPr="00C74D03">
        <w:rPr>
          <w:color w:val="000000"/>
        </w:rPr>
        <w:t xml:space="preserve"> ini melibatkan berbagai kegiatan, seperti lomba membuat kerajinan dari barang bekas, sosialisasi penggunaan produk ramah lingkungan, dan pengenalan alternatif seperti botol minum </w:t>
      </w:r>
      <w:r w:rsidRPr="00C74D03">
        <w:rPr>
          <w:i/>
          <w:iCs/>
          <w:color w:val="000000"/>
        </w:rPr>
        <w:t>stainless steel</w:t>
      </w:r>
      <w:r w:rsidRPr="00C74D03">
        <w:rPr>
          <w:color w:val="000000"/>
        </w:rPr>
        <w:t>, wadah makanan dari bahan alami, serta tas belanja berbahan kain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Selain itu, siswa diajarkan cara mendokumentasikan upaya mereka dalam mengurangi sampah sebagai bagian dari laporan pembelajaran. Hal ini tidak hanya meningkatkan keterampilan akademik, tetapi juga mendorong mereka untuk berpikir kritis tentang bagaimana gaya hidup mereka memengaruhi lingkungan. Program ini tidak hanya berhenti pada siswa, tetapi juga melibatkan guru, staf, dan orang tua dalam berbagai bentuk sosialisasi dan lokakarya, sehingga seluruh komunitas sekolah dapat berkontribusi secara aktif dalam menciptakan lingkungan yang bebas sampah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Dengan melibatkan seluruh pihak, sekolah dapat membangun budaya yang mendukung keberlanjutan, di mana setiap individu merasa bertanggung jawab untuk menjaga kebersihan dan kelestarian lingkungan </w:t>
      </w:r>
      <w:r w:rsidRPr="00C74D03">
        <w:rPr>
          <w:color w:val="000000"/>
        </w:rPr>
        <w:fldChar w:fldCharType="begin" w:fldLock="1"/>
      </w:r>
      <w:r w:rsidRPr="00C74D03">
        <w:rPr>
          <w:color w:val="000000"/>
        </w:rPr>
        <w:instrText>ADDIN CSL_CITATION {"citationItems":[{"id":"ITEM-1","itemData":{"ISSN":"2442-9430","author":[{"dropping-particle":"","family":"Desfandi","given":"Mirza","non-dropping-particle":"","parse-names":false,"suffix":""}],"container-title":"SOSIO-DIDAKTIKA: Social Science Education Journal","id":"ITEM-1","issue":"1","issued":{"date-parts":[["2015"]]},"page":"31-37","title":"Mewujudkan masyarakat berkarakter peduli lingkungan melalui program adiwiyata","type":"article-journal","volume":"2"},"uris":["http://www.mendeley.com/documents/?uuid=139439cc-4eb2-4a8c-8fa8-4a93af2ad22b"]}],"mendeley":{"formattedCitation":"(Desfandi 2015)","plainTextFormattedCitation":"(Desfandi 2015)","previouslyFormattedCitation":"(Desfandi 2015)"},"properties":{"noteIndex":0},"schema":"https://github.com/citation-style-language/schema/raw/master/csl-citation.json"}</w:instrText>
      </w:r>
      <w:r w:rsidRPr="00C74D03">
        <w:rPr>
          <w:color w:val="000000"/>
        </w:rPr>
        <w:fldChar w:fldCharType="separate"/>
      </w:r>
      <w:r w:rsidRPr="00C74D03">
        <w:rPr>
          <w:color w:val="000000"/>
        </w:rPr>
        <w:t>(</w:t>
      </w:r>
      <w:proofErr w:type="spellStart"/>
      <w:r w:rsidRPr="00C74D03">
        <w:rPr>
          <w:color w:val="000000"/>
        </w:rPr>
        <w:t>Desfandi</w:t>
      </w:r>
      <w:proofErr w:type="spellEnd"/>
      <w:r w:rsidRPr="00C74D03">
        <w:rPr>
          <w:color w:val="000000"/>
        </w:rPr>
        <w:t xml:space="preserve"> </w:t>
      </w:r>
      <w:hyperlink w:anchor="Desfandi" w:history="1">
        <w:r w:rsidRPr="00C74D03">
          <w:rPr>
            <w:rStyle w:val="Hyperlink"/>
            <w:u w:val="none"/>
          </w:rPr>
          <w:t>2015</w:t>
        </w:r>
      </w:hyperlink>
      <w:r w:rsidRPr="00C74D03">
        <w:rPr>
          <w:color w:val="000000"/>
        </w:rPr>
        <w:t>)</w:t>
      </w:r>
      <w:r w:rsidRPr="00C74D03">
        <w:rPr>
          <w:color w:val="000000"/>
        </w:rPr>
        <w:fldChar w:fldCharType="end"/>
      </w:r>
      <w:r w:rsidRPr="00C74D03">
        <w:rPr>
          <w:color w:val="000000"/>
        </w:rPr>
        <w:t xml:space="preserve">.  </w:t>
      </w:r>
    </w:p>
    <w:p w14:paraId="37F85950" w14:textId="5C5FF039" w:rsidR="00467F99" w:rsidRPr="00C74D03" w:rsidRDefault="00467F99" w:rsidP="00AB7695">
      <w:pPr>
        <w:autoSpaceDE w:val="0"/>
        <w:autoSpaceDN w:val="0"/>
        <w:adjustRightInd w:val="0"/>
        <w:spacing w:line="276" w:lineRule="auto"/>
        <w:ind w:firstLine="720"/>
        <w:jc w:val="both"/>
        <w:rPr>
          <w:color w:val="000000"/>
        </w:rPr>
      </w:pPr>
      <w:r w:rsidRPr="00C74D03">
        <w:rPr>
          <w:color w:val="000000"/>
        </w:rPr>
        <w:t xml:space="preserve">Data penelitian ini sesuai dengan hasil penelitian </w:t>
      </w:r>
      <w:r w:rsidRPr="00C74D03">
        <w:rPr>
          <w:color w:val="000000"/>
        </w:rPr>
        <w:fldChar w:fldCharType="begin" w:fldLock="1"/>
      </w:r>
      <w:r w:rsidRPr="00C74D03">
        <w:rPr>
          <w:color w:val="000000"/>
        </w:rPr>
        <w:instrText>ADDIN CSL_CITATION {"citationItems":[{"id":"ITEM-1","itemData":{"author":[{"dropping-particle":"","family":"Koneri","given":"Roni","non-dropping-particle":"","parse-names":false,"suffix":""},{"dropping-particle":"","family":"Maabuat","given":"Pience Veralyn","non-dropping-particle":"","parse-names":false,"suffix":""}],"container-title":"Jurnal Pemberdayaan Masyarakat Universitas Al Azhar Indonesia p-ISSN","id":"ITEM-1","issued":{"date-parts":[["2022"]]},"page":"6227","title":"Pemberdayaan Siswa Melalui Pengelolaan Sampah Berbasis Reduce, Reuse, Recycle di Kecamatan Bunaken, Sulawesi Utara","type":"article-journal","volume":"2655"},"uris":["http://www.mendeley.com/documents/?uuid=eb6df850-7a5e-4710-a4a8-b065b13b0ff4"]}],"mendeley":{"formattedCitation":"(Koneri and Maabuat 2022)","manualFormatting":"Koneri dan Maabuat (2022)","plainTextFormattedCitation":"(Koneri and Maabuat 2022)","previouslyFormattedCitation":"(Koneri and Maabuat 2022)"},"properties":{"noteIndex":0},"schema":"https://github.com/citation-style-language/schema/raw/master/csl-citation.json"}</w:instrText>
      </w:r>
      <w:r w:rsidRPr="00C74D03">
        <w:rPr>
          <w:color w:val="000000"/>
        </w:rPr>
        <w:fldChar w:fldCharType="separate"/>
      </w:r>
      <w:r w:rsidRPr="00C74D03">
        <w:rPr>
          <w:color w:val="000000"/>
        </w:rPr>
        <w:t xml:space="preserve">Koneri dan </w:t>
      </w:r>
      <w:proofErr w:type="spellStart"/>
      <w:r w:rsidRPr="00C74D03">
        <w:rPr>
          <w:color w:val="000000"/>
        </w:rPr>
        <w:t>Maabuat</w:t>
      </w:r>
      <w:proofErr w:type="spellEnd"/>
      <w:r w:rsidRPr="00C74D03">
        <w:rPr>
          <w:color w:val="000000"/>
        </w:rPr>
        <w:t xml:space="preserve"> (</w:t>
      </w:r>
      <w:hyperlink w:anchor="Koneri" w:history="1">
        <w:r w:rsidRPr="00C74D03">
          <w:rPr>
            <w:rStyle w:val="Hyperlink"/>
            <w:u w:val="none"/>
          </w:rPr>
          <w:t>2022</w:t>
        </w:r>
      </w:hyperlink>
      <w:r w:rsidRPr="00C74D03">
        <w:rPr>
          <w:color w:val="000000"/>
        </w:rPr>
        <w:t>)</w:t>
      </w:r>
      <w:r w:rsidRPr="00C74D03">
        <w:rPr>
          <w:color w:val="000000"/>
        </w:rPr>
        <w:fldChar w:fldCharType="end"/>
      </w:r>
      <w:r w:rsidRPr="00C74D03">
        <w:rPr>
          <w:color w:val="000000"/>
        </w:rPr>
        <w:t xml:space="preserve"> yang menemukan bahwa melalui program pengelolaan sampah, siswa tidak hanya belajar tentang teori atau manfaat praktis dari pengelolaan sampah, tetapi juga ditanamkan nilai-nilai penting, seperti tanggung jawab, kreativitas, dan kesadaran kolektif untuk menjaga lingkungan. Hal ini tidak hanya membentuk kebiasaan positif di sekolah, tetapi juga membawa perubahan signifikan dalam kehidupan sehari-hari siswa di rumah dan masyarakat. Penelitian ini membuktikan, bahwa program pengelolaan sampah menjadi salah satu landasan penting dalam upaya menciptakan generasi yang lebih peduli dan siap menghadapi tantangan lingkungan di masa depan.</w:t>
      </w:r>
    </w:p>
    <w:p w14:paraId="4D872442" w14:textId="77777777" w:rsidR="00467F99" w:rsidRPr="00C74D03" w:rsidRDefault="00467F99" w:rsidP="00AB7695">
      <w:pPr>
        <w:pStyle w:val="NormalWeb"/>
        <w:numPr>
          <w:ilvl w:val="0"/>
          <w:numId w:val="72"/>
        </w:numPr>
        <w:shd w:val="clear" w:color="auto" w:fill="FFFFFF"/>
        <w:spacing w:before="120" w:beforeAutospacing="0" w:after="0" w:afterAutospacing="0" w:line="276" w:lineRule="auto"/>
        <w:ind w:left="284" w:hanging="284"/>
        <w:jc w:val="both"/>
        <w:textAlignment w:val="baseline"/>
        <w:rPr>
          <w:color w:val="000000" w:themeColor="text1"/>
          <w:lang w:val="en-US"/>
        </w:rPr>
      </w:pPr>
      <w:r w:rsidRPr="00C74D03">
        <w:rPr>
          <w:color w:val="000000" w:themeColor="text1"/>
          <w:lang w:val="en-US"/>
        </w:rPr>
        <w:t>Penggunaan Energi</w:t>
      </w:r>
      <w:r w:rsidRPr="00C74D03">
        <w:rPr>
          <w:b/>
          <w:bCs/>
          <w:i/>
          <w:iCs/>
          <w:color w:val="000000"/>
          <w:lang w:val="en-US"/>
        </w:rPr>
        <w:t xml:space="preserve"> </w:t>
      </w:r>
      <w:r w:rsidRPr="00C74D03">
        <w:rPr>
          <w:color w:val="000000" w:themeColor="text1"/>
          <w:lang w:val="en-US"/>
        </w:rPr>
        <w:t>Ramah</w:t>
      </w:r>
      <w:r w:rsidRPr="00C74D03">
        <w:rPr>
          <w:b/>
          <w:bCs/>
          <w:i/>
          <w:iCs/>
          <w:color w:val="000000"/>
          <w:lang w:val="en-US"/>
        </w:rPr>
        <w:t xml:space="preserve"> </w:t>
      </w:r>
      <w:r w:rsidRPr="00C74D03">
        <w:rPr>
          <w:color w:val="000000" w:themeColor="text1"/>
          <w:lang w:val="en-US"/>
        </w:rPr>
        <w:t>Lingkungan</w:t>
      </w:r>
    </w:p>
    <w:p w14:paraId="5486DBC8" w14:textId="32CE29F6"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Penggunaan energi ramah lingkungan juga menjadi bagian penting dalam penerapan konsep eco-lingkungan di SD Alam Qur'an Bintang Madani. Sekolah ini berkomitmen untuk mengurangi ketergantungan pada sumber daya energi yang tidak ramah lingkungan, seperti listrik yang berasal dari pembangkit berbasis fosil. Untuk itu, sekolah telah memasang panel surya di beberapa bangunan untuk menghasilkan energi terbarukan yang dapat digunakan dalam kegiatan operasional sehari-hari, seperti penerangan dan pendingin ruangan. Di samping </w:t>
      </w:r>
      <w:r w:rsidRPr="00C74D03">
        <w:rPr>
          <w:color w:val="000000"/>
        </w:rPr>
        <w:lastRenderedPageBreak/>
        <w:t>itu, sekolah juga telah mengimplementasikan penggunaan lampu hemat energi dan berusaha mengurangi penggunaan alat elektronik yang tidak perlu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w:t>
      </w:r>
    </w:p>
    <w:p w14:paraId="271A9A6E" w14:textId="144EABDC" w:rsidR="00467F99" w:rsidRPr="00C74D03" w:rsidRDefault="00467F99" w:rsidP="00AB7695">
      <w:pPr>
        <w:autoSpaceDE w:val="0"/>
        <w:autoSpaceDN w:val="0"/>
        <w:adjustRightInd w:val="0"/>
        <w:spacing w:line="276" w:lineRule="auto"/>
        <w:ind w:firstLine="720"/>
        <w:jc w:val="both"/>
        <w:rPr>
          <w:color w:val="000000"/>
        </w:rPr>
      </w:pPr>
      <w:r w:rsidRPr="00C74D03">
        <w:rPr>
          <w:color w:val="000000"/>
        </w:rPr>
        <w:t>Upaya lain yang dilakukan SD Alam Qur’an Bintang Madani dalam mendukung penggunaan energi ramah lingkungan adalah memaksimalkan penggunaan cahaya matahari alami melalui desain bangunan yang ramah lingkungan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Kegiatan belajar di luar kelas juga dioptimalkan untuk mendukung pembelajaran berbasis alam, seperti eksperimen ilmiah yang memanfaatkan sumber daya alam secara langsung dan belajar tentang keberagaman hayati di kebun sekolah. Dengan upaya ini, sekolah tidak hanya mengurangi konsumsi energi listrik, tetapi juga memberikan contoh langsung kepada siswa tentang bagaimana energi terbarukan dapat dimanfaatkan untuk mendukung kehidupan sehari-hari </w:t>
      </w:r>
      <w:r w:rsidRPr="00C74D03">
        <w:t>(</w:t>
      </w:r>
      <w:r w:rsidRPr="00C74D03">
        <w:rPr>
          <w:color w:val="000000" w:themeColor="text1"/>
        </w:rPr>
        <w:t xml:space="preserve">Mardiyah </w:t>
      </w:r>
      <w:hyperlink w:anchor="Mardiyah" w:history="1">
        <w:r w:rsidRPr="00C74D03">
          <w:rPr>
            <w:rStyle w:val="Hyperlink"/>
            <w:u w:val="none"/>
          </w:rPr>
          <w:t>2024</w:t>
        </w:r>
      </w:hyperlink>
      <w:r w:rsidRPr="00C74D03">
        <w:rPr>
          <w:color w:val="000000" w:themeColor="text1"/>
        </w:rPr>
        <w:t xml:space="preserve">; Yanti </w:t>
      </w:r>
      <w:hyperlink w:anchor="Yanti" w:history="1">
        <w:r w:rsidRPr="00C74D03">
          <w:rPr>
            <w:rStyle w:val="Hyperlink"/>
            <w:u w:val="none"/>
          </w:rPr>
          <w:t>2024</w:t>
        </w:r>
      </w:hyperlink>
      <w:r w:rsidRPr="00C74D03">
        <w:rPr>
          <w:color w:val="000000" w:themeColor="text1"/>
        </w:rPr>
        <w:t>)</w:t>
      </w:r>
      <w:r w:rsidRPr="00C74D03">
        <w:rPr>
          <w:color w:val="000000"/>
        </w:rPr>
        <w:t>.</w:t>
      </w:r>
    </w:p>
    <w:p w14:paraId="42A347A6" w14:textId="77777777" w:rsidR="00467F99" w:rsidRPr="00C74D03" w:rsidRDefault="00467F99" w:rsidP="009577E9">
      <w:pPr>
        <w:tabs>
          <w:tab w:val="left" w:pos="340"/>
        </w:tabs>
        <w:spacing w:before="120" w:line="276" w:lineRule="auto"/>
        <w:jc w:val="both"/>
        <w:rPr>
          <w:b/>
          <w:i/>
          <w:iCs/>
        </w:rPr>
      </w:pPr>
      <w:r w:rsidRPr="00C74D03">
        <w:rPr>
          <w:b/>
          <w:i/>
          <w:iCs/>
        </w:rPr>
        <w:t>Dampak Implementasi Konsep Eco-Lingkungan terhadap Siswa</w:t>
      </w:r>
    </w:p>
    <w:p w14:paraId="0D009568" w14:textId="1F606FC1"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Penerapan konsep eco-lingkungan di SD Alam Qur’an Bintang Madani telah memberikan dampak positif terhadap siswa, baik dari segi pemahaman, kemampuan praktis, dan sikap peduli lingkungan siswa. Sebagaimana informasi dari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bahwa: </w:t>
      </w:r>
    </w:p>
    <w:p w14:paraId="6A70720C" w14:textId="77777777" w:rsidR="00467F99" w:rsidRPr="00C74D03" w:rsidRDefault="00467F99" w:rsidP="00467F99">
      <w:pPr>
        <w:pStyle w:val="NormalWeb"/>
        <w:shd w:val="clear" w:color="auto" w:fill="FFFFFF"/>
        <w:spacing w:before="0" w:beforeAutospacing="0" w:after="60" w:afterAutospacing="0"/>
        <w:ind w:left="284"/>
        <w:jc w:val="both"/>
        <w:textAlignment w:val="baseline"/>
        <w:rPr>
          <w:color w:val="000000"/>
          <w:lang w:val="en-US"/>
        </w:rPr>
      </w:pPr>
      <w:r w:rsidRPr="00C74D03">
        <w:rPr>
          <w:color w:val="000000"/>
          <w:lang w:val="en-US"/>
        </w:rPr>
        <w:t>Kurikulum terintegrasi membuat pemahaman peserta didik mengenai lingkungan semakin meningkat. Ditambah lagi penerapan program-program berbasis lingkungan telah meningkatkan kesadaran siswa tentang isu-isu lingkungan. Bahkan mendorong mereka untuk mengubah perilaku menjadi lebih peduli terhadap keberlanjutan alam. Siswa secara bertanggung jawab membuang sampah pada tempatnya, mampu mendaur ulang sampah plastik, menggunakan tas kain untuk berbelanja, tidak lagi memakai botol kemasan air minum sekali pakai tetapi menggunakan tempat air minum isi ulang untuk bawa air ke sekolah.</w:t>
      </w:r>
    </w:p>
    <w:p w14:paraId="76D42A32" w14:textId="4F83B6D5"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Hal serupa disampaikan oleh Mardiyah (</w:t>
      </w:r>
      <w:hyperlink w:anchor="Mardiyah" w:history="1">
        <w:r w:rsidRPr="00C74D03">
          <w:rPr>
            <w:rStyle w:val="Hyperlink"/>
            <w:u w:val="none"/>
          </w:rPr>
          <w:t>2024</w:t>
        </w:r>
      </w:hyperlink>
      <w:r w:rsidRPr="00C74D03">
        <w:rPr>
          <w:color w:val="000000"/>
        </w:rPr>
        <w:t>):</w:t>
      </w:r>
    </w:p>
    <w:p w14:paraId="4463B953" w14:textId="77777777" w:rsidR="00467F99" w:rsidRPr="00C74D03" w:rsidRDefault="00467F99" w:rsidP="00467F99">
      <w:pPr>
        <w:pStyle w:val="NormalWeb"/>
        <w:shd w:val="clear" w:color="auto" w:fill="FFFFFF"/>
        <w:spacing w:before="0" w:beforeAutospacing="0" w:after="60" w:afterAutospacing="0"/>
        <w:ind w:left="284"/>
        <w:jc w:val="both"/>
        <w:textAlignment w:val="baseline"/>
        <w:rPr>
          <w:color w:val="000000"/>
          <w:lang w:val="en-US"/>
        </w:rPr>
      </w:pPr>
      <w:r w:rsidRPr="00C74D03">
        <w:rPr>
          <w:color w:val="000000"/>
          <w:lang w:val="en-US"/>
        </w:rPr>
        <w:t xml:space="preserve"> Banyak siswa yang kini lebih memilih untuk membawa tas belanja sendiri, menggunakan botol air minum yang dapat digunakan ulang, dan lebih selektif dalam memilah sampah. Siswa juga menunjukkan perubahan dalam cara berpikir mereka tentang keberlanjutan, dengan banyak di antara mereka yang mengajukan ide-ide inovatif untuk mengatasi masalah lingkungan di sekitar mereka. </w:t>
      </w:r>
    </w:p>
    <w:p w14:paraId="0B75FAD5" w14:textId="2DA4EF35" w:rsidR="00467F99" w:rsidRPr="00C74D03" w:rsidRDefault="00467F99" w:rsidP="00117E5C">
      <w:pPr>
        <w:autoSpaceDE w:val="0"/>
        <w:autoSpaceDN w:val="0"/>
        <w:adjustRightInd w:val="0"/>
        <w:spacing w:line="276" w:lineRule="auto"/>
        <w:ind w:firstLine="720"/>
        <w:jc w:val="both"/>
        <w:rPr>
          <w:color w:val="000000"/>
        </w:rPr>
      </w:pPr>
      <w:r w:rsidRPr="00C74D03">
        <w:rPr>
          <w:color w:val="000000"/>
        </w:rPr>
        <w:t xml:space="preserve">Selain itu, dampak positif juga dirasakan oleh masyarakat sekitar, yang semakin sadar akan pentingnya menjaga kebersihan lingkungan dan mengelola sampah dengan bijak (Yanti, </w:t>
      </w:r>
      <w:hyperlink w:anchor="Yanti" w:history="1">
        <w:r w:rsidRPr="00C74D03">
          <w:rPr>
            <w:rStyle w:val="Hyperlink"/>
            <w:u w:val="none"/>
          </w:rPr>
          <w:t>2024</w:t>
        </w:r>
      </w:hyperlink>
      <w:r w:rsidRPr="00C74D03">
        <w:rPr>
          <w:color w:val="000000"/>
        </w:rPr>
        <w:t xml:space="preserve">). Kerja sama antara sekolah dan masyarakat difasilitasi oleh </w:t>
      </w:r>
      <w:r w:rsidRPr="00C74D03">
        <w:rPr>
          <w:color w:val="000000" w:themeColor="text1"/>
        </w:rPr>
        <w:t xml:space="preserve">tiga program alam unggulan </w:t>
      </w:r>
      <w:r w:rsidRPr="00C74D03">
        <w:t>SD Alam Qur’an Bintang Madani. Kerja sama ini</w:t>
      </w:r>
      <w:r w:rsidRPr="00C74D03">
        <w:rPr>
          <w:color w:val="000000"/>
        </w:rPr>
        <w:t xml:space="preserve"> memperkuat hubungan sosial dan menumbuhkan rasa tanggung jawab bersama terhadap pelestarian lingkungan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w:t>
      </w:r>
    </w:p>
    <w:p w14:paraId="48246444" w14:textId="77777777" w:rsidR="00467F99" w:rsidRPr="00C74D03" w:rsidRDefault="00467F99" w:rsidP="00117E5C">
      <w:pPr>
        <w:tabs>
          <w:tab w:val="left" w:pos="340"/>
        </w:tabs>
        <w:spacing w:before="120" w:line="276" w:lineRule="auto"/>
        <w:jc w:val="both"/>
        <w:rPr>
          <w:b/>
          <w:color w:val="000000"/>
        </w:rPr>
      </w:pPr>
      <w:r w:rsidRPr="00C74D03">
        <w:rPr>
          <w:b/>
        </w:rPr>
        <w:t>Tantangan Implementasi Konsep Eco-Lingkungan di Sekolah Beserta Solusinya</w:t>
      </w:r>
    </w:p>
    <w:p w14:paraId="372768F5" w14:textId="77777777" w:rsidR="00467F99" w:rsidRPr="00C74D03" w:rsidRDefault="00467F99" w:rsidP="00117E5C">
      <w:pPr>
        <w:pStyle w:val="NormalWeb"/>
        <w:shd w:val="clear" w:color="auto" w:fill="FFFFFF"/>
        <w:spacing w:before="120" w:beforeAutospacing="0" w:after="0" w:afterAutospacing="0" w:line="276" w:lineRule="auto"/>
        <w:jc w:val="both"/>
        <w:textAlignment w:val="baseline"/>
        <w:rPr>
          <w:b/>
          <w:bCs/>
          <w:i/>
          <w:iCs/>
          <w:color w:val="000000"/>
          <w:lang w:val="en-US"/>
        </w:rPr>
      </w:pPr>
      <w:r w:rsidRPr="00C74D03">
        <w:rPr>
          <w:b/>
          <w:bCs/>
          <w:i/>
          <w:iCs/>
          <w:color w:val="000000"/>
          <w:lang w:val="en-US"/>
        </w:rPr>
        <w:t>Keterbatasan Dana dan Fasilitas</w:t>
      </w:r>
    </w:p>
    <w:p w14:paraId="7DF25A30" w14:textId="57B5315C"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Program-program seperti pengadaan alat-alat pengelolaan sampah yang lebih modern, pemasangan panel surya tambahan untuk mendukung penggunaan energi terbarukan, serta pengembangan kebun organik yang lebih luas memerlukan biaya yang tidak sedikit. Menurut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sebagai sekolah yang mengutamakan pendekatan berkelanjutan, sumber pendanaan sering kali menjadi kendala, terutama ketika hanya mengandalkan dana internal sekolah. </w:t>
      </w:r>
    </w:p>
    <w:p w14:paraId="557AE5D0" w14:textId="2B799CBF"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lastRenderedPageBreak/>
        <w:t>Menghadapi tantangan tersebut, SD Alam Qur'an Bintang Madani aktif memperluas kerja</w:t>
      </w:r>
      <w:r w:rsidR="00C74D03" w:rsidRPr="00C74D03">
        <w:rPr>
          <w:color w:val="000000"/>
        </w:rPr>
        <w:t xml:space="preserve"> </w:t>
      </w:r>
      <w:r w:rsidRPr="00C74D03">
        <w:rPr>
          <w:color w:val="000000"/>
        </w:rPr>
        <w:t>sama dengan berbagai pihak eksternal dalam melaksanakan program-program eco-lingkungan. Sekolah menjalin kemitraan dengan berbagai lembaga swadaya masyarakat (LSM) yang bergerak di bidang lingkungan hidup, organisasi pemerintah, serta komunitas-komunitas lokal yang memiliki visi yang sejalan. Melalui kolaborasi ini, sekolah memperoleh berbagai bentuk dukungan yang sangat berharga, seperti pendanaan tambahan untuk pengadaan fasilitas ramah lingkungan, pelatihan yang lebih mendalam bagi guru dan siswa, serta bantuan berupa alat dan bahan yang dibutuhkan untuk memperlancar program-program yang ada. Dengan adanya dukungan ini, sekolah mampu meningkatkan kualitas dan kuantitas program eco-lingkungan, serta memastikan bahwa setiap langkah yang diambil sesuai dengan prinsip-prinsip keberlanjutan yang lebih luas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w:t>
      </w:r>
    </w:p>
    <w:p w14:paraId="36B75B78" w14:textId="116D68E7" w:rsidR="00467F99" w:rsidRPr="00C74D03" w:rsidRDefault="00467F99" w:rsidP="00117E5C">
      <w:pPr>
        <w:autoSpaceDE w:val="0"/>
        <w:autoSpaceDN w:val="0"/>
        <w:adjustRightInd w:val="0"/>
        <w:spacing w:line="276" w:lineRule="auto"/>
        <w:ind w:firstLine="720"/>
        <w:jc w:val="both"/>
        <w:rPr>
          <w:color w:val="EE0000"/>
        </w:rPr>
      </w:pPr>
      <w:r w:rsidRPr="00C74D03">
        <w:rPr>
          <w:color w:val="000000"/>
        </w:rPr>
        <w:t xml:space="preserve">Data wawancara tersebut menunjukkan bahwa kesuksesan program pendidikan lingkungan tidak lepas dari </w:t>
      </w:r>
      <w:r w:rsidR="009C32D1" w:rsidRPr="00C74D03">
        <w:rPr>
          <w:color w:val="000000"/>
        </w:rPr>
        <w:t>kerja</w:t>
      </w:r>
      <w:r w:rsidRPr="00C74D03">
        <w:rPr>
          <w:color w:val="000000"/>
        </w:rPr>
        <w:t xml:space="preserve"> sama dan dukungan dari seluruh pihak. </w:t>
      </w:r>
      <w:r w:rsidRPr="00C74D03">
        <w:t xml:space="preserve">Mulai dari pemerintah, organisasi pemerhati lingkungan, dan masyarakat </w:t>
      </w:r>
      <w:r w:rsidRPr="00C74D03">
        <w:fldChar w:fldCharType="begin" w:fldLock="1"/>
      </w:r>
      <w:r w:rsidRPr="00C74D03">
        <w:instrText>ADDIN CSL_CITATION {"citationItems":[{"id":"ITEM-1","itemData":{"ISSN":"1538-5442","author":[{"dropping-particle":"","family":"Gouge","given":"Dawn H","non-dropping-particle":"","parse-names":false,"suffix":""},{"dropping-particle":"","family":"Lame","given":"Marc L","non-dropping-particle":"","parse-names":false,"suffix":""},{"dropping-particle":"","family":"Stock","given":"Tim W","non-dropping-particle":"","parse-names":false,"suffix":""},{"dropping-particle":"","family":"Rose","given":"Lynn F","non-dropping-particle":"","parse-names":false,"suffix":""},{"dropping-particle":"","family":"Hurley","given":"Janet A","non-dropping-particle":"","parse-names":false,"suffix":""},{"dropping-particle":"","family":"Lerman","given":"Dion L","non-dropping-particle":"","parse-names":false,"suffix":""},{"dropping-particle":"","family":"Nair","given":"Shakunthala","non-dropping-particle":"","parse-names":false,"suffix":""},{"dropping-particle":"","family":"Nelson","given":"Mansel A","non-dropping-particle":"","parse-names":false,"suffix":""},{"dropping-particle":"","family":"Gangloff-Kaufmann","given":"Jody","non-dropping-particle":"","parse-names":false,"suffix":""},{"dropping-particle":"","family":"McSherry","given":"Leah","non-dropping-particle":"","parse-names":false,"suffix":""}],"container-title":"Current Problems in Pediatric and Adolescent Health Care","id":"ITEM-1","issue":"4","issued":{"date-parts":[["2023"]]},"page":"101407","publisher":"Elsevier","title":"Improving environmental health in schools","type":"article-journal","volume":"53"},"uris":["http://www.mendeley.com/documents/?uuid=f8e95df7-5dab-4606-8603-891919806383"]}],"mendeley":{"formattedCitation":"(Gouge et al. 2023)","plainTextFormattedCitation":"(Gouge et al. 2023)","previouslyFormattedCitation":"(Gouge et al. 2023)"},"properties":{"noteIndex":0},"schema":"https://github.com/citation-style-language/schema/raw/master/csl-citation.json"}</w:instrText>
      </w:r>
      <w:r w:rsidRPr="00C74D03">
        <w:fldChar w:fldCharType="separate"/>
      </w:r>
      <w:r w:rsidRPr="00C74D03">
        <w:t xml:space="preserve">(Gouge et al. </w:t>
      </w:r>
      <w:hyperlink w:anchor="Gouge" w:history="1">
        <w:r w:rsidRPr="00C74D03">
          <w:rPr>
            <w:rStyle w:val="Hyperlink"/>
            <w:u w:val="none"/>
          </w:rPr>
          <w:t>2023</w:t>
        </w:r>
      </w:hyperlink>
      <w:r w:rsidRPr="00C74D03">
        <w:t>)</w:t>
      </w:r>
      <w:r w:rsidRPr="00C74D03">
        <w:fldChar w:fldCharType="end"/>
      </w:r>
      <w:r w:rsidRPr="00C74D03">
        <w:t>. Dukungan ini bisa berupa dana, pemateri gratis, sumbangan bahan dan alat yang dibutuhkan dalam program eco-lingkungan.</w:t>
      </w:r>
    </w:p>
    <w:p w14:paraId="333CE3AF" w14:textId="77777777" w:rsidR="00467F99" w:rsidRPr="00C74D03" w:rsidRDefault="00467F99" w:rsidP="00117E5C">
      <w:pPr>
        <w:pStyle w:val="NormalWeb"/>
        <w:shd w:val="clear" w:color="auto" w:fill="FFFFFF"/>
        <w:spacing w:before="120" w:beforeAutospacing="0" w:after="0" w:afterAutospacing="0" w:line="276" w:lineRule="auto"/>
        <w:jc w:val="both"/>
        <w:textAlignment w:val="baseline"/>
        <w:rPr>
          <w:b/>
          <w:bCs/>
          <w:i/>
          <w:iCs/>
          <w:color w:val="000000"/>
          <w:lang w:val="en-US"/>
        </w:rPr>
      </w:pPr>
      <w:r w:rsidRPr="00C74D03">
        <w:rPr>
          <w:b/>
          <w:bCs/>
          <w:i/>
          <w:iCs/>
          <w:color w:val="000000"/>
          <w:lang w:val="en-US"/>
        </w:rPr>
        <w:t>Keterbatasan</w:t>
      </w:r>
      <w:r w:rsidRPr="00C74D03">
        <w:rPr>
          <w:b/>
          <w:bCs/>
          <w:color w:val="000000"/>
          <w:lang w:val="en-US"/>
        </w:rPr>
        <w:t xml:space="preserve"> </w:t>
      </w:r>
      <w:r w:rsidRPr="00C74D03">
        <w:rPr>
          <w:b/>
          <w:bCs/>
          <w:i/>
          <w:iCs/>
          <w:color w:val="000000"/>
          <w:lang w:val="en-US"/>
        </w:rPr>
        <w:t>Sumber Daya Manusia</w:t>
      </w:r>
    </w:p>
    <w:p w14:paraId="41F7894A" w14:textId="3349A24F" w:rsidR="00467F99" w:rsidRPr="00C74D03" w:rsidRDefault="00467F99" w:rsidP="004310B8">
      <w:pPr>
        <w:autoSpaceDE w:val="0"/>
        <w:autoSpaceDN w:val="0"/>
        <w:adjustRightInd w:val="0"/>
        <w:spacing w:line="276" w:lineRule="auto"/>
        <w:ind w:firstLine="720"/>
        <w:jc w:val="both"/>
        <w:rPr>
          <w:color w:val="000000"/>
        </w:rPr>
      </w:pP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menyampaikan bahwa tantangan lain </w:t>
      </w:r>
      <w:r w:rsidRPr="00C74D03">
        <w:t xml:space="preserve">implementasi konsep eco-lingkungan </w:t>
      </w:r>
      <w:r w:rsidRPr="00C74D03">
        <w:rPr>
          <w:color w:val="000000"/>
        </w:rPr>
        <w:t xml:space="preserve">adalah keterbatasan sumber daya manusia, terutama dalam hal pengetahuan dan keterampilan guru. Walaupun sebagian besar guru SD Alam Qur’an Bintang Madani telah menunjukkan komitmen tinggi dalam mendukung penerapan prinsip eco-lingkungan, tetapi tidak semua guru memiliki pemahaman yang mendalam mengenai konsep </w:t>
      </w:r>
      <w:r w:rsidRPr="00C74D03">
        <w:rPr>
          <w:i/>
          <w:iCs/>
          <w:color w:val="000000"/>
        </w:rPr>
        <w:t>green school</w:t>
      </w:r>
      <w:r w:rsidRPr="00C74D03">
        <w:rPr>
          <w:color w:val="000000"/>
        </w:rPr>
        <w:t xml:space="preserve"> dan keberlanjutan. Beberapa dari mereka menghadapi kesulitan dalam mengintegrasikan isu-isu lingkungan ke dalam mata pelajaran yang mereka ajarkan, terutama untuk bidang-bidang studi yang tidak secara langsung berkaitan dengan lingkungan. </w:t>
      </w:r>
    </w:p>
    <w:p w14:paraId="505AB81E" w14:textId="77777777"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Untuk mengatasi hal ini, SD Alam Qur’an Bintang Madani menyelenggarakan dua pelatihan rutin yang masing-masing dilaksanakan sekali dalam satu semester, yaitu: Pelatihan integrasi kurikulum khusus bagi guru dan pelatihan program ramah lingkungan yang diikuti guru dan siswa.</w:t>
      </w:r>
    </w:p>
    <w:p w14:paraId="435647BE" w14:textId="28F2A51B" w:rsidR="00467F99" w:rsidRPr="00C74D03" w:rsidRDefault="00467F99" w:rsidP="004310B8">
      <w:pPr>
        <w:autoSpaceDE w:val="0"/>
        <w:autoSpaceDN w:val="0"/>
        <w:adjustRightInd w:val="0"/>
        <w:spacing w:line="276" w:lineRule="auto"/>
        <w:ind w:firstLine="720"/>
        <w:jc w:val="both"/>
        <w:rPr>
          <w:color w:val="000000"/>
        </w:rPr>
      </w:pPr>
      <w:r w:rsidRPr="00C74D03">
        <w:rPr>
          <w:i/>
          <w:iCs/>
          <w:color w:val="000000"/>
        </w:rPr>
        <w:t>Pertama</w:t>
      </w:r>
      <w:r w:rsidRPr="00C74D03">
        <w:rPr>
          <w:color w:val="000000"/>
        </w:rPr>
        <w:t>, pelatihan integrasi kurikulum yang diikuti oleh seluruh guru SD Alam Qur’an Bintang Madani. Pelatihan ini bertujuan agar guru dapat mengintegrasikan konsep-konsep keberlanjutan ke dalam proses pembelajaran di kelas. Sekolah menyediakan berbagai sumber daya dan materi ajar yang membekali guru dengan cara-cara kreatif untuk mengajarkan nilai-nilai eco-lingkungan dalam setiap mata pelajaran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Dengan pemahaman yang lebih baik, guru dapat menjadikan isu-isu lingkungan sebagai topik yang relevan dalam berbagai konteks pembelajaran, baik dalam pelajaran sains, matematika, bahasa, seni maupun keislaman. Hal ini tidak hanya memperkaya kurikulum, tetapi juga memungkinkan siswa untuk melihat hubungan langsung antara pendidikan yang mereka terima dengan kehidupan nyata dan tantangan lingkungan yang dihadapi oleh dunia (Mardiyah </w:t>
      </w:r>
      <w:hyperlink w:anchor="Mardiyah" w:history="1">
        <w:r w:rsidRPr="00C74D03">
          <w:rPr>
            <w:rStyle w:val="Hyperlink"/>
            <w:u w:val="none"/>
          </w:rPr>
          <w:t>2024</w:t>
        </w:r>
      </w:hyperlink>
      <w:r w:rsidRPr="00C74D03">
        <w:rPr>
          <w:color w:val="000000"/>
        </w:rPr>
        <w:t xml:space="preserve">; Yanti </w:t>
      </w:r>
      <w:hyperlink w:anchor="Yanti" w:history="1">
        <w:r w:rsidRPr="00C74D03">
          <w:rPr>
            <w:rStyle w:val="Hyperlink"/>
            <w:u w:val="none"/>
          </w:rPr>
          <w:t>2024</w:t>
        </w:r>
      </w:hyperlink>
      <w:r w:rsidRPr="00C74D03">
        <w:rPr>
          <w:color w:val="000000"/>
        </w:rPr>
        <w:t>).</w:t>
      </w:r>
    </w:p>
    <w:p w14:paraId="600B0CA1" w14:textId="65682FA4" w:rsidR="00467F99" w:rsidRPr="00C74D03" w:rsidRDefault="00467F99" w:rsidP="004310B8">
      <w:pPr>
        <w:autoSpaceDE w:val="0"/>
        <w:autoSpaceDN w:val="0"/>
        <w:adjustRightInd w:val="0"/>
        <w:spacing w:line="276" w:lineRule="auto"/>
        <w:ind w:firstLine="720"/>
        <w:jc w:val="both"/>
        <w:rPr>
          <w:color w:val="000000"/>
        </w:rPr>
      </w:pPr>
      <w:r w:rsidRPr="00C74D03">
        <w:rPr>
          <w:i/>
          <w:iCs/>
          <w:color w:val="000000"/>
        </w:rPr>
        <w:t>Kedua</w:t>
      </w:r>
      <w:r w:rsidRPr="00C74D03">
        <w:rPr>
          <w:color w:val="000000"/>
        </w:rPr>
        <w:t xml:space="preserve">, pelatihan guru dan siswa mengenai penerapan konsep ramah lingkungan dalam kehidupan sehari-hari. Pelatihan ini dirancang untuk memperdalam pemahaman tentang pentingnya keberlanjutan dan memberikan keterampilan praktis yang dapat langsung </w:t>
      </w:r>
      <w:r w:rsidRPr="00C74D03">
        <w:rPr>
          <w:color w:val="000000"/>
        </w:rPr>
        <w:lastRenderedPageBreak/>
        <w:t>diterapkan oleh guru dan siswa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Dalam pelatihan ini, mereka diberikan pemahaman lebih mendalam tentang cara-cara mengelola sampah dengan baik, menghemat energi, serta menjaga kelestarian alam. Siswa diajarkan tentang prinsip dasar pengelolaan sampah yang benar, mulai dari pemilahan sampah, daur ulang, hingga pengolahan sampah organik menjadi kompos yang berguna untuk kebun sekolah. Selain itu, mereka juga dibekali dengan pengetahuan tentang bagaimana mereka dapat mengurangi jejak karbon mereka sendiri melalui tindakan sehari-hari seperti penggunaan energi yang efisien dan pengurangan penggunaan barang sekali pakai </w:t>
      </w:r>
      <w:r w:rsidR="00C74D03" w:rsidRPr="00C74D03">
        <w:rPr>
          <w:color w:val="000000"/>
        </w:rPr>
        <w:t xml:space="preserve">(Mardiyah </w:t>
      </w:r>
      <w:hyperlink w:anchor="Mardiyah" w:history="1">
        <w:r w:rsidR="00C74D03" w:rsidRPr="00C74D03">
          <w:rPr>
            <w:rStyle w:val="Hyperlink"/>
            <w:u w:val="none"/>
          </w:rPr>
          <w:t>2024</w:t>
        </w:r>
      </w:hyperlink>
      <w:r w:rsidR="00C74D03" w:rsidRPr="00C74D03">
        <w:rPr>
          <w:color w:val="000000"/>
        </w:rPr>
        <w:t xml:space="preserve">; Yanti </w:t>
      </w:r>
      <w:hyperlink w:anchor="Yanti" w:history="1">
        <w:r w:rsidR="00C74D03" w:rsidRPr="00C74D03">
          <w:rPr>
            <w:rStyle w:val="Hyperlink"/>
            <w:u w:val="none"/>
          </w:rPr>
          <w:t>2024</w:t>
        </w:r>
      </w:hyperlink>
      <w:r w:rsidR="00C74D03" w:rsidRPr="00C74D03">
        <w:rPr>
          <w:color w:val="000000"/>
        </w:rPr>
        <w:t>)</w:t>
      </w:r>
      <w:r w:rsidRPr="00C74D03">
        <w:rPr>
          <w:color w:val="000000"/>
        </w:rPr>
        <w:t>.</w:t>
      </w:r>
    </w:p>
    <w:p w14:paraId="793B058A" w14:textId="50E617B2" w:rsidR="00467F99" w:rsidRPr="00C74D03" w:rsidRDefault="00467F99" w:rsidP="00117E5C">
      <w:pPr>
        <w:autoSpaceDE w:val="0"/>
        <w:autoSpaceDN w:val="0"/>
        <w:adjustRightInd w:val="0"/>
        <w:spacing w:line="276" w:lineRule="auto"/>
        <w:ind w:firstLine="720"/>
        <w:jc w:val="both"/>
        <w:rPr>
          <w:color w:val="000000"/>
        </w:rPr>
      </w:pPr>
      <w:r w:rsidRPr="00C74D03">
        <w:rPr>
          <w:color w:val="000000"/>
        </w:rPr>
        <w:t xml:space="preserve">Data wawancara tersebut memperkuat teori pentingnya pelatihan berkelanjutan yang tidak hanya memberikan pemahaman teoretis tetapi juga keterampilan praktis kepada para guru </w:t>
      </w:r>
      <w:r w:rsidRPr="00C74D03">
        <w:fldChar w:fldCharType="begin" w:fldLock="1"/>
      </w:r>
      <w:r w:rsidRPr="00C74D03">
        <w:instrText>ADDIN CSL_CITATION {"citationItems":[{"id":"ITEM-1","itemData":{"DOI":"10.47007/edu.v7i02.5544","author":[{"dropping-particle":"","family":"Nugroho","given":"Oktian Fajar","non-dropping-particle":"","parse-names":false,"suffix":""},{"dropping-particle":"","family":"Juwita","given":"Silvia Ratna","non-dropping-particle":"","parse-names":false,"suffix":""},{"dropping-particle":"","family":"Nuraeni","given":"Fitri","non-dropping-particle":"","parse-names":false,"suffix":""}],"container-title":"Eduscience: Jurnal Ilmu Pendidikan","id":"ITEM-1","issue":"1","issued":{"date-parts":[["2022"]]},"page":"141-149","title":"Kemampuan Pengajaran Guru Dalam Menunjang Pengembangan Pendidikan Yang Berkelanjutan","type":"article-journal","volume":"8"},"uris":["http://www.mendeley.com/documents/?uuid=84f4a010-babe-4cc8-a8c2-f8679c5466b9"]}],"mendeley":{"formattedCitation":"(Nugroho, Juwita, and Nuraeni 2022)","manualFormatting":"(Nugroho, Juwita, dan Nuraeni 2022)","plainTextFormattedCitation":"(Nugroho, Juwita, and Nuraeni 2022)","previouslyFormattedCitation":"(Nugroho, Juwita, and Nuraeni 2022)"},"properties":{"noteIndex":0},"schema":"https://github.com/citation-style-language/schema/raw/master/csl-citation.json"}</w:instrText>
      </w:r>
      <w:r w:rsidRPr="00C74D03">
        <w:fldChar w:fldCharType="separate"/>
      </w:r>
      <w:r w:rsidRPr="00C74D03">
        <w:t xml:space="preserve">(Nugroho, Juwita, dan </w:t>
      </w:r>
      <w:proofErr w:type="spellStart"/>
      <w:r w:rsidRPr="00C74D03">
        <w:t>Nuraeni</w:t>
      </w:r>
      <w:proofErr w:type="spellEnd"/>
      <w:r w:rsidRPr="00C74D03">
        <w:t xml:space="preserve"> </w:t>
      </w:r>
      <w:hyperlink w:anchor="Nugroho" w:history="1">
        <w:r w:rsidRPr="00C74D03">
          <w:rPr>
            <w:rStyle w:val="Hyperlink"/>
            <w:u w:val="none"/>
          </w:rPr>
          <w:t>2022</w:t>
        </w:r>
      </w:hyperlink>
      <w:r w:rsidRPr="00C74D03">
        <w:t>)</w:t>
      </w:r>
      <w:r w:rsidRPr="00C74D03">
        <w:fldChar w:fldCharType="end"/>
      </w:r>
      <w:r w:rsidRPr="00C74D03">
        <w:rPr>
          <w:color w:val="000000"/>
        </w:rPr>
        <w:t xml:space="preserve">. Pelatihan ini dapat membantu para guru menciptakan metode pembelajaran yang kreatif dan relevan, sehingga siswa dapat memahami keterkaitan antara pelajaran yang mereka terima dengan isu-isu keberlanjutan di dunia nyata. Selain itu, sekolah harus menyediakan materi ajar tambahan, panduan kurikulum, dan sumber belajar lainnya yang mendukung penerapan prinsip ramah lingkungan dalam berbagai mata pelajaran. Dengan adanya dukungan ini, para guru diharapkan dapat lebih percaya diri dan efektif dalam menyampaikan materi yang mengintegrasikan nilai-nilai eco-lingkungan </w:t>
      </w:r>
      <w:r w:rsidRPr="00C74D03">
        <w:rPr>
          <w:color w:val="000000"/>
        </w:rPr>
        <w:fldChar w:fldCharType="begin" w:fldLock="1"/>
      </w:r>
      <w:r w:rsidRPr="00C74D03">
        <w:rPr>
          <w:color w:val="000000"/>
        </w:rPr>
        <w:instrText>ADDIN CSL_CITATION {"citationItems":[{"id":"ITEM-1","itemData":{"ISSN":"2213-2198","author":[{"dropping-particle":"","family":"Permaul","given":"Perdita","non-dropping-particle":"","parse-names":false,"suffix":""},{"dropping-particle":"","family":"Phipatanakul","given":"Wanda","non-dropping-particle":"","parse-names":false,"suffix":""}],"container-title":"The Journal of Allergy and Clinical Immunology: In Practice","id":"ITEM-1","issue":"1","issued":{"date-parts":[["2018"]]},"page":"22-29","publisher":"Elsevier","title":"School environmental intervention programs","type":"article-journal","volume":"6"},"uris":["http://www.mendeley.com/documents/?uuid=be2547d9-2360-48cb-81e0-0897590998f8"]}],"mendeley":{"formattedCitation":"(Permaul and Phipatanakul 2018)","manualFormatting":"(Permaul dan Phipatanakul 2018)","plainTextFormattedCitation":"(Permaul and Phipatanakul 2018)","previouslyFormattedCitation":"(Permaul and Phipatanakul 2018)"},"properties":{"noteIndex":0},"schema":"https://github.com/citation-style-language/schema/raw/master/csl-citation.json"}</w:instrText>
      </w:r>
      <w:r w:rsidRPr="00C74D03">
        <w:rPr>
          <w:color w:val="000000"/>
        </w:rPr>
        <w:fldChar w:fldCharType="separate"/>
      </w:r>
      <w:r w:rsidRPr="00C74D03">
        <w:rPr>
          <w:color w:val="000000"/>
        </w:rPr>
        <w:t xml:space="preserve">(Permaul dan </w:t>
      </w:r>
      <w:proofErr w:type="spellStart"/>
      <w:r w:rsidRPr="00C74D03">
        <w:rPr>
          <w:color w:val="000000"/>
        </w:rPr>
        <w:t>Phipatanakul</w:t>
      </w:r>
      <w:proofErr w:type="spellEnd"/>
      <w:r w:rsidRPr="00C74D03">
        <w:rPr>
          <w:color w:val="000000"/>
        </w:rPr>
        <w:t xml:space="preserve"> </w:t>
      </w:r>
      <w:hyperlink w:anchor="Permaul" w:history="1">
        <w:r w:rsidRPr="00C74D03">
          <w:rPr>
            <w:rStyle w:val="Hyperlink"/>
            <w:u w:val="none"/>
          </w:rPr>
          <w:t>2018</w:t>
        </w:r>
      </w:hyperlink>
      <w:r w:rsidRPr="00C74D03">
        <w:rPr>
          <w:color w:val="000000"/>
        </w:rPr>
        <w:t>)</w:t>
      </w:r>
      <w:r w:rsidRPr="00C74D03">
        <w:rPr>
          <w:color w:val="000000"/>
        </w:rPr>
        <w:fldChar w:fldCharType="end"/>
      </w:r>
      <w:r w:rsidRPr="00C74D03">
        <w:rPr>
          <w:color w:val="000000"/>
        </w:rPr>
        <w:t xml:space="preserve">. </w:t>
      </w:r>
    </w:p>
    <w:p w14:paraId="68506A47" w14:textId="77777777" w:rsidR="00467F99" w:rsidRPr="00C74D03" w:rsidRDefault="00467F99" w:rsidP="00117E5C">
      <w:pPr>
        <w:pStyle w:val="NormalWeb"/>
        <w:shd w:val="clear" w:color="auto" w:fill="FFFFFF"/>
        <w:spacing w:before="120" w:beforeAutospacing="0" w:after="0" w:afterAutospacing="0" w:line="276" w:lineRule="auto"/>
        <w:jc w:val="both"/>
        <w:textAlignment w:val="baseline"/>
        <w:rPr>
          <w:b/>
          <w:bCs/>
          <w:i/>
          <w:iCs/>
          <w:color w:val="000000"/>
          <w:lang w:val="en-US"/>
        </w:rPr>
      </w:pPr>
      <w:r w:rsidRPr="00C74D03">
        <w:rPr>
          <w:b/>
          <w:bCs/>
          <w:i/>
          <w:iCs/>
          <w:color w:val="000000"/>
          <w:lang w:val="en-US"/>
        </w:rPr>
        <w:t>Menjaga</w:t>
      </w:r>
      <w:r w:rsidRPr="00C74D03">
        <w:rPr>
          <w:b/>
          <w:bCs/>
          <w:color w:val="000000"/>
          <w:lang w:val="en-US"/>
        </w:rPr>
        <w:t xml:space="preserve"> </w:t>
      </w:r>
      <w:r w:rsidRPr="00C74D03">
        <w:rPr>
          <w:b/>
          <w:bCs/>
          <w:i/>
          <w:iCs/>
          <w:color w:val="000000"/>
          <w:lang w:val="en-US"/>
        </w:rPr>
        <w:t>Konsistensi Pelaksanaan Program-program Eco-Lingkungan</w:t>
      </w:r>
    </w:p>
    <w:p w14:paraId="700A1C67" w14:textId="60ED55A5" w:rsidR="00467F99" w:rsidRPr="00C74D03" w:rsidRDefault="00467F99" w:rsidP="004310B8">
      <w:pPr>
        <w:autoSpaceDE w:val="0"/>
        <w:autoSpaceDN w:val="0"/>
        <w:adjustRightInd w:val="0"/>
        <w:spacing w:line="276" w:lineRule="auto"/>
        <w:ind w:firstLine="720"/>
        <w:jc w:val="both"/>
        <w:rPr>
          <w:color w:val="000000"/>
        </w:rPr>
      </w:pPr>
      <w:r w:rsidRPr="00C74D03">
        <w:rPr>
          <w:color w:val="000000"/>
        </w:rPr>
        <w:t xml:space="preserve"> Tantangan lain yang dihadapi sekolah adalah menjaga keberlanjutan pelaksanaan program-program eco-lingkungan di tengah perubahan yang tak terelakkan. Seperti pergantian struktur organisasi dan tenaga pendidik. Pergantian tersebut sering kali mengakibatkan terjadinya penurunan fokus atau bahkan penghentian sementara dari beberapa inisiatif program yang sebelumnya berjalan dengan baik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Oleh karena itu, diperlukan sistem yang kuat dan terstruktur untuk memastikan keberlanjutan program, terlepas dari perubahan personel di sekolah. Sistem ini dapat berupa penyusunan pedoman standar operasional (SOP) untuk setiap program, dokumentasi yang baik, serta pembentukan tim khusus yang bertanggung jawab untuk memonitor dan mengevaluasi implementasi program-program tersebut secara berkala. Tidak hanya itu, keterlibatan orang tua siswa dan komunitas sekolah juga menjadi aspek penting yang harus diperhatikan. Meskipun sekolah telah melakukan berbagai upaya untuk melibatkan orang tua dalam kampanye-kampanye lingkungan, tingkat partisipasi mereka masih bervariasi. Beberapa orang tua sangat antusias mendukung program ini, sementara yang lain mungkin belum sepenuhnya memahami pentingnya keterlibatan mereka dalam mendukung pendidikan berbasis keberlanjutan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Untuk meningkatkan partisipasi ini, sekolah dapat menyelenggarakan acara-acara yang lebih interaktif, seperti lokakarya pengelolaan sampah di rumah, diskusi kelompok tentang gaya hidup ramah lingkungan, atau kegiatan bersama yang melibatkan orang tua, siswa, dan guru. </w:t>
      </w:r>
    </w:p>
    <w:p w14:paraId="4EF089DD" w14:textId="08FD28C0" w:rsidR="00467F99" w:rsidRPr="00C74D03" w:rsidRDefault="00467F99" w:rsidP="00467F99">
      <w:pPr>
        <w:autoSpaceDE w:val="0"/>
        <w:autoSpaceDN w:val="0"/>
        <w:adjustRightInd w:val="0"/>
        <w:spacing w:line="276" w:lineRule="auto"/>
        <w:ind w:firstLine="720"/>
        <w:jc w:val="both"/>
        <w:rPr>
          <w:color w:val="000000"/>
        </w:rPr>
      </w:pPr>
      <w:r w:rsidRPr="00C74D03">
        <w:rPr>
          <w:color w:val="000000"/>
        </w:rPr>
        <w:t>Manajemen</w:t>
      </w:r>
      <w:r w:rsidRPr="00C74D03">
        <w:rPr>
          <w:b/>
          <w:bCs/>
          <w:color w:val="000000"/>
        </w:rPr>
        <w:t xml:space="preserve"> </w:t>
      </w:r>
      <w:r w:rsidRPr="00C74D03">
        <w:rPr>
          <w:color w:val="000000"/>
        </w:rPr>
        <w:t>sekolah juga tidak ketinggalan dalam upaya untuk memastikan keberhasilan dan keberlanjutan program eco-lingkungan. Setiap semester, sekolah melakukan evaluasi menyeluruh terhadap pelaksanaan program-program ini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 xml:space="preserve">). Proses evaluasi ini bertujuan untuk mengidentifikasi pencapaian yang telah diraih serta untuk menilai apakah tujuan yang telah ditetapkan tercapai dengan baik. Selain itu, evaluasi juga bertujuan </w:t>
      </w:r>
      <w:r w:rsidRPr="00C74D03">
        <w:rPr>
          <w:color w:val="000000"/>
        </w:rPr>
        <w:lastRenderedPageBreak/>
        <w:t xml:space="preserve">untuk mengidentifikasi masalah-masalah yang mungkin muncul selama pelaksanaan, baik itu masalah terkait sumber daya, keterlibatan siswa, atau kendala teknis lainnya </w:t>
      </w:r>
      <w:r w:rsidRPr="00C74D03">
        <w:rPr>
          <w:color w:val="000000"/>
        </w:rPr>
        <w:fldChar w:fldCharType="begin" w:fldLock="1"/>
      </w:r>
      <w:r w:rsidRPr="00C74D03">
        <w:rPr>
          <w:color w:val="000000"/>
        </w:rPr>
        <w:instrText>ADDIN CSL_CITATION {"citationItems":[{"id":"ITEM-1","itemData":{"author":[{"dropping-particle":"","family":"Pelita","given":"Anindya Chasti","non-dropping-particle":"","parse-names":false,"suffix":""},{"dropping-particle":"","family":"Widodo","given":"Hendro","non-dropping-particle":"","parse-names":false,"suffix":""}],"container-title":"Sekolah Dasar: Kajian Teori dan Praktik Pendidikan","id":"ITEM-1","issue":"2","issued":{"date-parts":[["2020"]]},"page":"145-157","title":"Evaluasi Program Sekolah Adiwiyata di Sekolah Dasar Muhammadiyah Bantul Kota","type":"article-journal","volume":"29"},"uris":["http://www.mendeley.com/documents/?uuid=54b77949-a53d-49d6-b610-2e84e0adb6e6"]}],"mendeley":{"formattedCitation":"(Pelita and Widodo 2020)","manualFormatting":"(Pelita dan Widodo 2020)","plainTextFormattedCitation":"(Pelita and Widodo 2020)"},"properties":{"noteIndex":0},"schema":"https://github.com/citation-style-language/schema/raw/master/csl-citation.json"}</w:instrText>
      </w:r>
      <w:r w:rsidRPr="00C74D03">
        <w:rPr>
          <w:color w:val="000000"/>
        </w:rPr>
        <w:fldChar w:fldCharType="separate"/>
      </w:r>
      <w:r w:rsidRPr="00C74D03">
        <w:rPr>
          <w:color w:val="000000"/>
        </w:rPr>
        <w:t xml:space="preserve">(Pelita dan Widodo </w:t>
      </w:r>
      <w:hyperlink w:anchor="Pelita" w:history="1">
        <w:r w:rsidRPr="00C74D03">
          <w:rPr>
            <w:rStyle w:val="Hyperlink"/>
            <w:u w:val="none"/>
          </w:rPr>
          <w:t>2020</w:t>
        </w:r>
      </w:hyperlink>
      <w:r w:rsidRPr="00C74D03">
        <w:rPr>
          <w:color w:val="000000"/>
        </w:rPr>
        <w:t>)</w:t>
      </w:r>
      <w:r w:rsidRPr="00C74D03">
        <w:rPr>
          <w:color w:val="000000"/>
        </w:rPr>
        <w:fldChar w:fldCharType="end"/>
      </w:r>
      <w:r w:rsidRPr="00C74D03">
        <w:rPr>
          <w:color w:val="000000"/>
        </w:rPr>
        <w:t xml:space="preserve">. Berdasarkan hasil evaluasi ini, SD Alam </w:t>
      </w:r>
      <w:r w:rsidR="00C74D03" w:rsidRPr="00C74D03">
        <w:rPr>
          <w:color w:val="000000"/>
        </w:rPr>
        <w:t>Qur’an</w:t>
      </w:r>
      <w:r w:rsidRPr="00C74D03">
        <w:rPr>
          <w:color w:val="000000"/>
        </w:rPr>
        <w:t xml:space="preserve"> Bintang Madani merencanakan langkah-langkah perbaikan yang diperlukan untuk meningkatkan efektivitas dan efisiensi pelaksanaan program. Dengan evaluasi yang rutin dan terstruktur, sekolah dapat memastikan bahwa program-program eco-</w:t>
      </w:r>
      <w:r w:rsidRPr="00C74D03">
        <w:rPr>
          <w:bCs/>
          <w:color w:val="000000"/>
        </w:rPr>
        <w:t>lingkungan</w:t>
      </w:r>
      <w:r w:rsidRPr="00C74D03">
        <w:rPr>
          <w:color w:val="000000"/>
        </w:rPr>
        <w:t xml:space="preserve"> tidak hanya berjalan dengan lancar, tetapi juga dapat berkembang lebih jauh, memberikan manfaat yang lebih besar bagi siswa, guru, dan masyarakat sekitar (</w:t>
      </w:r>
      <w:proofErr w:type="spellStart"/>
      <w:r w:rsidRPr="00C74D03">
        <w:rPr>
          <w:color w:val="000000"/>
        </w:rPr>
        <w:t>Rogayah</w:t>
      </w:r>
      <w:proofErr w:type="spellEnd"/>
      <w:r w:rsidRPr="00C74D03">
        <w:rPr>
          <w:color w:val="000000"/>
        </w:rPr>
        <w:t xml:space="preserve"> </w:t>
      </w:r>
      <w:hyperlink w:anchor="Rogayah" w:history="1">
        <w:r w:rsidR="009C32D1" w:rsidRPr="00C74D03">
          <w:rPr>
            <w:rStyle w:val="Hyperlink"/>
            <w:u w:val="none"/>
          </w:rPr>
          <w:t>2024</w:t>
        </w:r>
      </w:hyperlink>
      <w:r w:rsidRPr="00C74D03">
        <w:rPr>
          <w:color w:val="000000"/>
        </w:rPr>
        <w:t>).</w:t>
      </w:r>
    </w:p>
    <w:p w14:paraId="1319D75F" w14:textId="76A1EA66" w:rsidR="00467F99" w:rsidRPr="00061408" w:rsidRDefault="00467F99" w:rsidP="00467F99">
      <w:pPr>
        <w:autoSpaceDE w:val="0"/>
        <w:autoSpaceDN w:val="0"/>
        <w:adjustRightInd w:val="0"/>
        <w:spacing w:line="276" w:lineRule="auto"/>
        <w:ind w:firstLine="720"/>
        <w:jc w:val="both"/>
        <w:rPr>
          <w:color w:val="000000"/>
        </w:rPr>
      </w:pPr>
      <w:r w:rsidRPr="00C74D03">
        <w:rPr>
          <w:color w:val="000000"/>
        </w:rPr>
        <w:t xml:space="preserve">Langkah-langkah solutif yang telah diambil oleh SD Alam Qur’an Bintang Madani ini </w:t>
      </w:r>
      <w:r w:rsidRPr="00C74D03">
        <w:rPr>
          <w:bCs/>
          <w:color w:val="000000"/>
        </w:rPr>
        <w:t>menunjukkan</w:t>
      </w:r>
      <w:r w:rsidRPr="00C74D03">
        <w:rPr>
          <w:color w:val="000000"/>
        </w:rPr>
        <w:t xml:space="preserve"> komitmen yang kuat terhadap pendidikan yang berbasis pada keberlanjutan. Dengan menggabungkan pelatihan, kolaborasi eksternal, dan evaluasi yang terus-menerus, sekolah tidak hanya berfokus pada pencapaian jangka pendek, tetapi juga berusaha membangun fondasi yang kokoh untuk penerapan prinsip-prinsip ramah lingkungan dalam jangka panjang </w:t>
      </w:r>
      <w:r w:rsidRPr="00C74D03">
        <w:rPr>
          <w:color w:val="000000"/>
        </w:rPr>
        <w:fldChar w:fldCharType="begin" w:fldLock="1"/>
      </w:r>
      <w:r w:rsidRPr="00C74D03">
        <w:rPr>
          <w:color w:val="000000"/>
        </w:rPr>
        <w:instrText>ADDIN CSL_CITATION {"citationItems":[{"id":"ITEM-1","itemData":{"ISBN":"1742-6596","author":[{"dropping-particle":"","family":"Febriani","given":"R","non-dropping-particle":"","parse-names":false,"suffix":""},{"dropping-particle":"","family":"Farihah","given":"Umi","non-dropping-particle":"","parse-names":false,"suffix":""},{"dropping-particle":"","family":"Nasution","given":"Nanda Eska Anugerah","non-dropping-particle":"","parse-names":false,"suffix":""}],"container-title":"Journal of Physics: Conference Series","id":"ITEM-1","issue":"1","issued":{"date-parts":[["2020"]]},"page":"12062","publisher":"IOP Publishing","title":"Adiwiyata School: An environmental care program as an effort to develop Indonesian students’ ecological literacy","type":"paper-conference","volume":"1563"},"uris":["http://www.mendeley.com/documents/?uuid=c1c3af6d-ace8-415a-b5cb-597b84584013"]}],"mendeley":{"formattedCitation":"(R. Febriani, Farihah, and Nasution 2020)","manualFormatting":"(R. Febriani, Farihah, dan Nasution 2020)","plainTextFormattedCitation":"(R. Febriani, Farihah, and Nasution 2020)","previouslyFormattedCitation":"(R. Febriani, Farihah, and Nasution 2020)"},"properties":{"noteIndex":0},"schema":"https://github.com/citation-style-language/schema/raw/master/csl-citation.json"}</w:instrText>
      </w:r>
      <w:r w:rsidRPr="00C74D03">
        <w:rPr>
          <w:color w:val="000000"/>
        </w:rPr>
        <w:fldChar w:fldCharType="separate"/>
      </w:r>
      <w:r w:rsidRPr="00C74D03">
        <w:rPr>
          <w:color w:val="000000"/>
        </w:rPr>
        <w:t xml:space="preserve">(R. </w:t>
      </w:r>
      <w:proofErr w:type="spellStart"/>
      <w:r w:rsidRPr="00C74D03">
        <w:rPr>
          <w:color w:val="000000"/>
        </w:rPr>
        <w:t>Febriani</w:t>
      </w:r>
      <w:proofErr w:type="spellEnd"/>
      <w:r w:rsidRPr="00C74D03">
        <w:rPr>
          <w:color w:val="000000"/>
        </w:rPr>
        <w:t xml:space="preserve">, Farihah, dan Nasution </w:t>
      </w:r>
      <w:hyperlink w:anchor="FebrianiR" w:history="1">
        <w:r w:rsidRPr="00C74D03">
          <w:rPr>
            <w:rStyle w:val="Hyperlink"/>
            <w:u w:val="none"/>
          </w:rPr>
          <w:t>2020</w:t>
        </w:r>
      </w:hyperlink>
      <w:r w:rsidRPr="00C74D03">
        <w:rPr>
          <w:color w:val="000000"/>
        </w:rPr>
        <w:t>)</w:t>
      </w:r>
      <w:r w:rsidRPr="00C74D03">
        <w:rPr>
          <w:color w:val="000000"/>
        </w:rPr>
        <w:fldChar w:fldCharType="end"/>
      </w:r>
      <w:r w:rsidRPr="00C74D03">
        <w:rPr>
          <w:color w:val="000000"/>
        </w:rPr>
        <w:t>. Hal ini</w:t>
      </w:r>
      <w:r w:rsidRPr="00061408">
        <w:rPr>
          <w:color w:val="000000"/>
        </w:rPr>
        <w:t xml:space="preserve"> diharapkan dapat menjadikan SD Alam Qur’an Bintang Madani sebagai model bagi sekolah-sekolah lainnya dalam upaya menciptakan generasi yang lebih peduli dan bertanggung jawab terhadap lingkungan.</w:t>
      </w:r>
    </w:p>
    <w:p w14:paraId="04909920" w14:textId="77777777" w:rsidR="00467F99" w:rsidRPr="00061408" w:rsidRDefault="00467F99" w:rsidP="00467F99">
      <w:pPr>
        <w:autoSpaceDE w:val="0"/>
        <w:autoSpaceDN w:val="0"/>
        <w:adjustRightInd w:val="0"/>
        <w:ind w:firstLine="720"/>
        <w:jc w:val="both"/>
        <w:rPr>
          <w:color w:val="000000"/>
        </w:rPr>
      </w:pPr>
    </w:p>
    <w:p w14:paraId="61681194" w14:textId="77777777" w:rsidR="00467F99" w:rsidRPr="00061408" w:rsidRDefault="00467F99" w:rsidP="00117E5C">
      <w:pPr>
        <w:tabs>
          <w:tab w:val="left" w:pos="340"/>
        </w:tabs>
        <w:spacing w:line="276" w:lineRule="auto"/>
        <w:rPr>
          <w:color w:val="000000"/>
        </w:rPr>
      </w:pPr>
      <w:r w:rsidRPr="00061408">
        <w:rPr>
          <w:b/>
          <w:caps/>
        </w:rPr>
        <w:t>PENUTUP</w:t>
      </w:r>
    </w:p>
    <w:p w14:paraId="70775233" w14:textId="0ED1FADD" w:rsidR="00467F99" w:rsidRPr="00061408" w:rsidRDefault="00467F99" w:rsidP="00467F99">
      <w:pPr>
        <w:autoSpaceDE w:val="0"/>
        <w:autoSpaceDN w:val="0"/>
        <w:adjustRightInd w:val="0"/>
        <w:spacing w:line="276" w:lineRule="auto"/>
        <w:ind w:firstLine="720"/>
        <w:jc w:val="both"/>
      </w:pPr>
      <w:r w:rsidRPr="00061408">
        <w:t xml:space="preserve">SD </w:t>
      </w:r>
      <w:r w:rsidRPr="00061408">
        <w:rPr>
          <w:bCs/>
          <w:color w:val="000000"/>
        </w:rPr>
        <w:t>Alam</w:t>
      </w:r>
      <w:r w:rsidRPr="00061408">
        <w:t xml:space="preserve"> Qur’an Bintang Madani Bandar Lampung berhasil menerapkan konsep eco-lingkungan melalui kurikulum terintegrasi, program penghijauan, pengelolaan sampah, dan penggunaan energi ramah lingkungan. Dampak positif penerapan konsep eco-lingkungan di sekolah terlihat pada peningkatan pemahaman, kemampuan praktis, dan karakter/sikap peduli lingkungan siswa. Tantangan yang dihadapi sekolah dalam penerapan konsep eco-lingkungan adalah </w:t>
      </w:r>
      <w:r w:rsidRPr="00061408">
        <w:rPr>
          <w:color w:val="000000"/>
        </w:rPr>
        <w:t>keterbatasan dana dan fasilitas, keterbatasan sumber daya manusia, menjaga konsistensi pelaksanaan program-program eco-lingkungan. Solusi yang dilakukan sekolah dalam menghadapi tantangan tersebut adalah kerja</w:t>
      </w:r>
      <w:r w:rsidR="00D278F1">
        <w:rPr>
          <w:color w:val="000000"/>
        </w:rPr>
        <w:t xml:space="preserve"> </w:t>
      </w:r>
      <w:r w:rsidRPr="00061408">
        <w:rPr>
          <w:color w:val="000000"/>
        </w:rPr>
        <w:t>sama dengan berbagai lembaga eksternal, menyelenggarakan pelatihan rutin bagi guru dan siswa, melibatkan orang tua dalam program, menyusun SOP program, dan penguatan manajemen kelembagaan.</w:t>
      </w:r>
    </w:p>
    <w:p w14:paraId="77BE5E7D" w14:textId="39794809" w:rsidR="00893B28" w:rsidRPr="00061408" w:rsidRDefault="00467F99" w:rsidP="00A420F9">
      <w:pPr>
        <w:autoSpaceDE w:val="0"/>
        <w:autoSpaceDN w:val="0"/>
        <w:adjustRightInd w:val="0"/>
        <w:spacing w:line="276" w:lineRule="auto"/>
        <w:ind w:firstLine="720"/>
        <w:jc w:val="both"/>
        <w:rPr>
          <w:bCs/>
          <w:color w:val="000000"/>
        </w:rPr>
      </w:pPr>
      <w:r w:rsidRPr="00061408">
        <w:t xml:space="preserve">Penelitian ini berimplikasi pada pengembangan teori pendidikan lingkungan berbasis nilai lokal-religius dan menjadi dasar formulasi kebijakan pendidikan lingkungan hidup yang lebih kontekstual dan aplikatif di tingkat daerah maupun nasional. Limitasi penelitian kualitatif ini adalah dilakukan pada satu sekolah, sehingga hasilnya belum dapat </w:t>
      </w:r>
      <w:proofErr w:type="spellStart"/>
      <w:r w:rsidR="00A420F9" w:rsidRPr="00061408">
        <w:t>digeneralisasi</w:t>
      </w:r>
      <w:proofErr w:type="spellEnd"/>
      <w:r w:rsidRPr="00061408">
        <w:t xml:space="preserve"> untuk sekolah lain. Selain itu, dampak jangka panjang dari program eco-lingkungan terhadap siswa dan lingkungan sekolah serta analisis tentang kolaborasi dengan komunitas dan kebijakan </w:t>
      </w:r>
      <w:r w:rsidRPr="00061408">
        <w:rPr>
          <w:bCs/>
          <w:color w:val="000000"/>
        </w:rPr>
        <w:t>pemerintah</w:t>
      </w:r>
      <w:r w:rsidRPr="00061408">
        <w:t xml:space="preserve"> belum dikaji secara mendalam. Oleh karena itu, penelitian lebih lanjut yang mencakup aspek-aspek tersebut akan memberikan wawasan yang lebih komprehensif.</w:t>
      </w:r>
    </w:p>
    <w:p w14:paraId="0FB65178" w14:textId="77777777" w:rsidR="00333EDC" w:rsidRPr="00061408" w:rsidRDefault="00333EDC" w:rsidP="00A420F9">
      <w:pPr>
        <w:jc w:val="both"/>
        <w:rPr>
          <w:b/>
          <w:bCs/>
        </w:rPr>
      </w:pPr>
    </w:p>
    <w:p w14:paraId="7D554361" w14:textId="77777777" w:rsidR="00117E5C" w:rsidRPr="00061408" w:rsidRDefault="00117E5C" w:rsidP="00117E5C">
      <w:pPr>
        <w:tabs>
          <w:tab w:val="left" w:pos="340"/>
        </w:tabs>
        <w:spacing w:line="276" w:lineRule="auto"/>
        <w:rPr>
          <w:b/>
          <w:bCs/>
          <w:sz w:val="20"/>
          <w:szCs w:val="20"/>
        </w:rPr>
      </w:pPr>
      <w:r w:rsidRPr="00061408">
        <w:rPr>
          <w:b/>
          <w:caps/>
          <w:sz w:val="20"/>
          <w:szCs w:val="20"/>
        </w:rPr>
        <w:t>PERNYATAAN</w:t>
      </w:r>
      <w:r w:rsidRPr="00061408">
        <w:rPr>
          <w:b/>
          <w:bCs/>
          <w:sz w:val="20"/>
          <w:szCs w:val="20"/>
        </w:rPr>
        <w:t xml:space="preserve"> PENULIS</w:t>
      </w:r>
    </w:p>
    <w:p w14:paraId="4B06E90F" w14:textId="77777777" w:rsidR="00117E5C" w:rsidRPr="00061408" w:rsidRDefault="00117E5C" w:rsidP="00117E5C">
      <w:pPr>
        <w:spacing w:before="120" w:line="276" w:lineRule="auto"/>
        <w:jc w:val="both"/>
        <w:rPr>
          <w:b/>
          <w:sz w:val="20"/>
          <w:szCs w:val="20"/>
        </w:rPr>
      </w:pPr>
      <w:r w:rsidRPr="00061408">
        <w:rPr>
          <w:b/>
          <w:sz w:val="20"/>
          <w:szCs w:val="20"/>
        </w:rPr>
        <w:t>Pendanaan</w:t>
      </w:r>
    </w:p>
    <w:p w14:paraId="6327B200" w14:textId="6D30F54B" w:rsidR="00117E5C" w:rsidRPr="00061408" w:rsidRDefault="00117E5C" w:rsidP="00117E5C">
      <w:pPr>
        <w:spacing w:line="276" w:lineRule="auto"/>
        <w:ind w:firstLine="709"/>
        <w:jc w:val="both"/>
        <w:rPr>
          <w:sz w:val="20"/>
          <w:szCs w:val="20"/>
        </w:rPr>
      </w:pPr>
      <w:r w:rsidRPr="00061408">
        <w:rPr>
          <w:sz w:val="20"/>
          <w:szCs w:val="20"/>
        </w:rPr>
        <w:t xml:space="preserve">Penelitian ini </w:t>
      </w:r>
      <w:r w:rsidR="006D37E8" w:rsidRPr="00061408">
        <w:rPr>
          <w:sz w:val="20"/>
          <w:szCs w:val="20"/>
        </w:rPr>
        <w:t xml:space="preserve">tidak dibiayai oleh lembaga mana pun. Dengan kata lain, </w:t>
      </w:r>
      <w:r w:rsidRPr="00061408">
        <w:rPr>
          <w:sz w:val="20"/>
          <w:szCs w:val="20"/>
        </w:rPr>
        <w:t>dibiayai secara mandiri oleh penulis.</w:t>
      </w:r>
    </w:p>
    <w:p w14:paraId="32D0A70D" w14:textId="77777777" w:rsidR="006D37E8" w:rsidRPr="00061408" w:rsidRDefault="006D37E8" w:rsidP="00117E5C">
      <w:pPr>
        <w:spacing w:before="120" w:line="276" w:lineRule="auto"/>
        <w:jc w:val="both"/>
        <w:rPr>
          <w:b/>
          <w:sz w:val="20"/>
          <w:szCs w:val="20"/>
        </w:rPr>
      </w:pPr>
    </w:p>
    <w:p w14:paraId="04E483C5" w14:textId="0A3F208E" w:rsidR="00117E5C" w:rsidRPr="00061408" w:rsidRDefault="00117E5C" w:rsidP="00117E5C">
      <w:pPr>
        <w:spacing w:before="120" w:line="276" w:lineRule="auto"/>
        <w:jc w:val="both"/>
        <w:rPr>
          <w:b/>
          <w:sz w:val="20"/>
          <w:szCs w:val="20"/>
        </w:rPr>
      </w:pPr>
      <w:r w:rsidRPr="00061408">
        <w:rPr>
          <w:b/>
          <w:sz w:val="20"/>
          <w:szCs w:val="20"/>
        </w:rPr>
        <w:lastRenderedPageBreak/>
        <w:t>Kontribusi Penulis</w:t>
      </w:r>
    </w:p>
    <w:p w14:paraId="4D9FC0E8" w14:textId="7C950FAF" w:rsidR="00117E5C" w:rsidRPr="00B96888" w:rsidRDefault="00117E5C" w:rsidP="00117E5C">
      <w:pPr>
        <w:spacing w:line="276" w:lineRule="auto"/>
        <w:ind w:firstLine="709"/>
        <w:jc w:val="both"/>
        <w:rPr>
          <w:sz w:val="20"/>
          <w:szCs w:val="20"/>
        </w:rPr>
      </w:pPr>
      <w:r w:rsidRPr="00B96888">
        <w:rPr>
          <w:sz w:val="20"/>
          <w:szCs w:val="20"/>
        </w:rPr>
        <w:t xml:space="preserve">Penulis pertama sebagai korespondensi dalam </w:t>
      </w:r>
      <w:r w:rsidR="005F3086" w:rsidRPr="00B96888">
        <w:rPr>
          <w:sz w:val="20"/>
          <w:szCs w:val="20"/>
        </w:rPr>
        <w:t>proses penerbitan</w:t>
      </w:r>
      <w:r w:rsidRPr="00B96888">
        <w:rPr>
          <w:sz w:val="20"/>
          <w:szCs w:val="20"/>
        </w:rPr>
        <w:t xml:space="preserve"> jurnal ini </w:t>
      </w:r>
      <w:r w:rsidRPr="00B96888">
        <w:rPr>
          <w:sz w:val="20"/>
          <w:szCs w:val="20"/>
        </w:rPr>
        <w:t xml:space="preserve">sekaligus sebagai ketua kelompok peneliti mahasiswa. </w:t>
      </w:r>
      <w:r w:rsidR="00B96888" w:rsidRPr="00B96888">
        <w:rPr>
          <w:sz w:val="20"/>
          <w:szCs w:val="20"/>
        </w:rPr>
        <w:t xml:space="preserve">Secara bersama-sama penulis pertama, kedua, ketiga, dan keempat menentukan judul, </w:t>
      </w:r>
      <w:r w:rsidRPr="00B96888">
        <w:rPr>
          <w:sz w:val="20"/>
          <w:szCs w:val="20"/>
        </w:rPr>
        <w:t>menyusun proposal penelitian</w:t>
      </w:r>
      <w:r w:rsidR="00B96888">
        <w:rPr>
          <w:sz w:val="20"/>
          <w:szCs w:val="20"/>
        </w:rPr>
        <w:t>,</w:t>
      </w:r>
      <w:r w:rsidRPr="00B96888">
        <w:rPr>
          <w:sz w:val="20"/>
          <w:szCs w:val="20"/>
        </w:rPr>
        <w:t xml:space="preserve"> dan </w:t>
      </w:r>
      <w:r w:rsidR="00B96888">
        <w:rPr>
          <w:sz w:val="20"/>
          <w:szCs w:val="20"/>
        </w:rPr>
        <w:t>mengu</w:t>
      </w:r>
      <w:r w:rsidRPr="00B96888">
        <w:rPr>
          <w:sz w:val="20"/>
          <w:szCs w:val="20"/>
        </w:rPr>
        <w:t>mpul</w:t>
      </w:r>
      <w:r w:rsidR="00B96888">
        <w:rPr>
          <w:sz w:val="20"/>
          <w:szCs w:val="20"/>
        </w:rPr>
        <w:t>k</w:t>
      </w:r>
      <w:r w:rsidRPr="00B96888">
        <w:rPr>
          <w:sz w:val="20"/>
          <w:szCs w:val="20"/>
        </w:rPr>
        <w:t xml:space="preserve">an data di </w:t>
      </w:r>
      <w:r w:rsidR="00B96888">
        <w:rPr>
          <w:sz w:val="20"/>
          <w:szCs w:val="20"/>
        </w:rPr>
        <w:t>lokasi penelitian</w:t>
      </w:r>
      <w:r w:rsidRPr="00B96888">
        <w:rPr>
          <w:sz w:val="20"/>
          <w:szCs w:val="20"/>
        </w:rPr>
        <w:t xml:space="preserve">. Penulis </w:t>
      </w:r>
      <w:r w:rsidR="00B96888">
        <w:rPr>
          <w:sz w:val="20"/>
          <w:szCs w:val="20"/>
        </w:rPr>
        <w:t>kelima</w:t>
      </w:r>
      <w:r w:rsidRPr="00B96888">
        <w:rPr>
          <w:sz w:val="20"/>
          <w:szCs w:val="20"/>
        </w:rPr>
        <w:t xml:space="preserve"> dan </w:t>
      </w:r>
      <w:r w:rsidR="00B96888">
        <w:rPr>
          <w:sz w:val="20"/>
          <w:szCs w:val="20"/>
        </w:rPr>
        <w:t>keenam</w:t>
      </w:r>
      <w:r w:rsidRPr="00B96888">
        <w:rPr>
          <w:sz w:val="20"/>
          <w:szCs w:val="20"/>
        </w:rPr>
        <w:t xml:space="preserve"> sebagai </w:t>
      </w:r>
      <w:r w:rsidR="00B96888">
        <w:rPr>
          <w:sz w:val="20"/>
          <w:szCs w:val="20"/>
        </w:rPr>
        <w:t xml:space="preserve">dosen pendamping memastikan proses penelitian sesuai metode penelitian dan </w:t>
      </w:r>
      <w:r w:rsidRPr="00B96888">
        <w:rPr>
          <w:sz w:val="20"/>
          <w:szCs w:val="20"/>
        </w:rPr>
        <w:t xml:space="preserve">memberikan saran terhadap penulisan </w:t>
      </w:r>
      <w:r w:rsidR="00B96888">
        <w:rPr>
          <w:sz w:val="20"/>
          <w:szCs w:val="20"/>
        </w:rPr>
        <w:t xml:space="preserve">laporan </w:t>
      </w:r>
      <w:r w:rsidRPr="00B96888">
        <w:rPr>
          <w:sz w:val="20"/>
          <w:szCs w:val="20"/>
        </w:rPr>
        <w:t>hasil penelitian</w:t>
      </w:r>
      <w:r w:rsidR="00F9346C">
        <w:rPr>
          <w:sz w:val="20"/>
          <w:szCs w:val="20"/>
        </w:rPr>
        <w:t xml:space="preserve"> hingga menjadi artikel </w:t>
      </w:r>
      <w:r w:rsidR="004E71AF">
        <w:rPr>
          <w:sz w:val="20"/>
          <w:szCs w:val="20"/>
        </w:rPr>
        <w:t>jurnal yang dipublikasikan</w:t>
      </w:r>
      <w:r w:rsidRPr="00B96888">
        <w:rPr>
          <w:sz w:val="20"/>
          <w:szCs w:val="20"/>
        </w:rPr>
        <w:t>.</w:t>
      </w:r>
    </w:p>
    <w:p w14:paraId="04B861CC" w14:textId="77777777" w:rsidR="00117E5C" w:rsidRPr="00061408" w:rsidRDefault="00117E5C" w:rsidP="00117E5C">
      <w:pPr>
        <w:spacing w:before="120" w:line="276" w:lineRule="auto"/>
        <w:jc w:val="both"/>
        <w:rPr>
          <w:b/>
          <w:sz w:val="20"/>
          <w:szCs w:val="20"/>
        </w:rPr>
      </w:pPr>
      <w:r w:rsidRPr="00061408">
        <w:rPr>
          <w:b/>
          <w:sz w:val="20"/>
          <w:szCs w:val="20"/>
        </w:rPr>
        <w:t>Konflik Kepentingan</w:t>
      </w:r>
    </w:p>
    <w:p w14:paraId="308C7699" w14:textId="77777777" w:rsidR="00117E5C" w:rsidRPr="00061408" w:rsidRDefault="00117E5C" w:rsidP="00117E5C">
      <w:pPr>
        <w:spacing w:line="276" w:lineRule="auto"/>
        <w:ind w:firstLine="709"/>
        <w:jc w:val="both"/>
        <w:rPr>
          <w:sz w:val="20"/>
          <w:szCs w:val="20"/>
        </w:rPr>
      </w:pPr>
      <w:r w:rsidRPr="00061408">
        <w:rPr>
          <w:sz w:val="20"/>
          <w:szCs w:val="20"/>
        </w:rPr>
        <w:tab/>
        <w:t>Penulis melaporkan tidak ada konflik kepentingan dalam penelitian ini.</w:t>
      </w:r>
    </w:p>
    <w:p w14:paraId="17AE9ADC" w14:textId="77777777" w:rsidR="00117E5C" w:rsidRPr="00061408" w:rsidRDefault="00117E5C" w:rsidP="00117E5C">
      <w:pPr>
        <w:spacing w:before="120" w:line="276" w:lineRule="auto"/>
        <w:jc w:val="both"/>
        <w:rPr>
          <w:b/>
          <w:sz w:val="20"/>
          <w:szCs w:val="20"/>
        </w:rPr>
      </w:pPr>
      <w:r w:rsidRPr="00061408">
        <w:rPr>
          <w:b/>
          <w:sz w:val="20"/>
          <w:szCs w:val="20"/>
        </w:rPr>
        <w:t>Ucapan Terima Kasih</w:t>
      </w:r>
    </w:p>
    <w:p w14:paraId="2B47D223" w14:textId="12C77226" w:rsidR="00117E5C" w:rsidRPr="00F3578D" w:rsidRDefault="008E3818" w:rsidP="00117E5C">
      <w:pPr>
        <w:spacing w:line="276" w:lineRule="auto"/>
        <w:ind w:firstLine="709"/>
        <w:jc w:val="both"/>
      </w:pPr>
      <w:r w:rsidRPr="00F3578D">
        <w:rPr>
          <w:sz w:val="20"/>
          <w:szCs w:val="20"/>
        </w:rPr>
        <w:t xml:space="preserve">Penulis mengucapkan terima kasih yang sebesar-besarnya kepada </w:t>
      </w:r>
      <w:r w:rsidRPr="00F3578D">
        <w:rPr>
          <w:sz w:val="20"/>
          <w:szCs w:val="20"/>
        </w:rPr>
        <w:t>masyarakat SD</w:t>
      </w:r>
      <w:r w:rsidRPr="00F3578D">
        <w:rPr>
          <w:sz w:val="20"/>
          <w:szCs w:val="20"/>
        </w:rPr>
        <w:t xml:space="preserve"> Alam Qur’an Bintang Madani</w:t>
      </w:r>
      <w:r w:rsidRPr="00F3578D">
        <w:rPr>
          <w:sz w:val="20"/>
          <w:szCs w:val="20"/>
        </w:rPr>
        <w:t xml:space="preserve">, Bandar </w:t>
      </w:r>
      <w:r w:rsidRPr="00F3578D">
        <w:rPr>
          <w:sz w:val="20"/>
          <w:szCs w:val="20"/>
        </w:rPr>
        <w:t>Lampung</w:t>
      </w:r>
      <w:r w:rsidRPr="00F3578D">
        <w:rPr>
          <w:sz w:val="20"/>
          <w:szCs w:val="20"/>
        </w:rPr>
        <w:t xml:space="preserve"> atas </w:t>
      </w:r>
      <w:r w:rsidRPr="00F3578D">
        <w:rPr>
          <w:sz w:val="20"/>
          <w:szCs w:val="20"/>
        </w:rPr>
        <w:t xml:space="preserve">dukungan, kerja sama, </w:t>
      </w:r>
      <w:r w:rsidRPr="00F3578D">
        <w:rPr>
          <w:sz w:val="20"/>
          <w:szCs w:val="20"/>
        </w:rPr>
        <w:t>dan</w:t>
      </w:r>
      <w:r w:rsidRPr="00F3578D">
        <w:rPr>
          <w:sz w:val="20"/>
          <w:szCs w:val="20"/>
        </w:rPr>
        <w:t xml:space="preserve"> kesediaannya dalam membantu kelancaran </w:t>
      </w:r>
      <w:r w:rsidRPr="00F3578D">
        <w:rPr>
          <w:sz w:val="20"/>
          <w:szCs w:val="20"/>
        </w:rPr>
        <w:t>pengumpulan data</w:t>
      </w:r>
      <w:r w:rsidRPr="00F3578D">
        <w:rPr>
          <w:sz w:val="20"/>
          <w:szCs w:val="20"/>
        </w:rPr>
        <w:t xml:space="preserve"> penelitian ini</w:t>
      </w:r>
      <w:r w:rsidRPr="00F3578D">
        <w:rPr>
          <w:sz w:val="20"/>
          <w:szCs w:val="20"/>
        </w:rPr>
        <w:t>. Terkhusus kepala sekolah dan</w:t>
      </w:r>
      <w:r w:rsidRPr="00F3578D">
        <w:rPr>
          <w:sz w:val="20"/>
          <w:szCs w:val="20"/>
        </w:rPr>
        <w:t xml:space="preserve"> guru</w:t>
      </w:r>
      <w:r w:rsidRPr="00F3578D">
        <w:rPr>
          <w:sz w:val="20"/>
          <w:szCs w:val="20"/>
        </w:rPr>
        <w:t xml:space="preserve"> yang </w:t>
      </w:r>
      <w:r w:rsidR="00216F0D" w:rsidRPr="00F3578D">
        <w:rPr>
          <w:sz w:val="20"/>
          <w:szCs w:val="20"/>
        </w:rPr>
        <w:t xml:space="preserve">dengan ramah dan terbuka </w:t>
      </w:r>
      <w:r w:rsidRPr="00F3578D">
        <w:rPr>
          <w:sz w:val="20"/>
          <w:szCs w:val="20"/>
        </w:rPr>
        <w:t>menjadi informan.</w:t>
      </w:r>
      <w:r w:rsidRPr="00F3578D">
        <w:rPr>
          <w:sz w:val="20"/>
          <w:szCs w:val="20"/>
        </w:rPr>
        <w:t xml:space="preserve"> Bantuan yang diberikan sangat berarti dan berkontribusi penting terhadap </w:t>
      </w:r>
      <w:r w:rsidRPr="00F3578D">
        <w:rPr>
          <w:sz w:val="20"/>
          <w:szCs w:val="20"/>
        </w:rPr>
        <w:t>penyelesaian</w:t>
      </w:r>
      <w:r w:rsidRPr="00F3578D">
        <w:rPr>
          <w:sz w:val="20"/>
          <w:szCs w:val="20"/>
        </w:rPr>
        <w:t xml:space="preserve"> penelitian ini.</w:t>
      </w:r>
    </w:p>
    <w:p w14:paraId="441B1509" w14:textId="77777777" w:rsidR="002232C7" w:rsidRPr="00F3578D" w:rsidRDefault="002232C7" w:rsidP="00117E5C">
      <w:pPr>
        <w:widowControl w:val="0"/>
        <w:autoSpaceDE w:val="0"/>
        <w:autoSpaceDN w:val="0"/>
        <w:adjustRightInd w:val="0"/>
        <w:rPr>
          <w:rFonts w:eastAsia="Calibri"/>
          <w:lang w:eastAsia="en-US"/>
        </w:rPr>
      </w:pPr>
    </w:p>
    <w:p w14:paraId="0B059B0E" w14:textId="706C219B" w:rsidR="00117E5C" w:rsidRPr="00061408" w:rsidRDefault="00117E5C" w:rsidP="00117E5C">
      <w:pPr>
        <w:tabs>
          <w:tab w:val="left" w:pos="340"/>
        </w:tabs>
        <w:spacing w:line="276" w:lineRule="auto"/>
        <w:rPr>
          <w:b/>
          <w:bCs/>
          <w:iCs/>
        </w:rPr>
      </w:pPr>
      <w:r w:rsidRPr="00061408">
        <w:rPr>
          <w:b/>
          <w:caps/>
        </w:rPr>
        <w:t>DAFTAR</w:t>
      </w:r>
      <w:r w:rsidRPr="00061408">
        <w:rPr>
          <w:b/>
          <w:bCs/>
        </w:rPr>
        <w:t xml:space="preserve"> </w:t>
      </w:r>
      <w:r w:rsidRPr="00061408">
        <w:rPr>
          <w:b/>
          <w:bCs/>
          <w:iCs/>
        </w:rPr>
        <w:t>RUJUKAN</w:t>
      </w:r>
    </w:p>
    <w:p w14:paraId="711A0EBD" w14:textId="77777777" w:rsidR="00117E5C" w:rsidRPr="00061408" w:rsidRDefault="00117E5C" w:rsidP="00117E5C">
      <w:pPr>
        <w:pStyle w:val="NormalWeb"/>
        <w:shd w:val="clear" w:color="auto" w:fill="FFFFFF"/>
        <w:spacing w:before="0" w:beforeAutospacing="0" w:after="0" w:afterAutospacing="0" w:line="276" w:lineRule="auto"/>
        <w:jc w:val="both"/>
        <w:textAlignment w:val="baseline"/>
        <w:rPr>
          <w:b/>
          <w:bCs/>
          <w:sz w:val="22"/>
          <w:szCs w:val="22"/>
          <w:lang w:val="en-US"/>
        </w:rPr>
      </w:pPr>
      <w:r w:rsidRPr="00061408">
        <w:rPr>
          <w:b/>
          <w:bCs/>
          <w:iCs/>
          <w:sz w:val="22"/>
          <w:szCs w:val="22"/>
          <w:lang w:val="en-US"/>
        </w:rPr>
        <w:t>Sumber Buku dan Jurnal</w:t>
      </w:r>
    </w:p>
    <w:p w14:paraId="0FB44F1E" w14:textId="77777777" w:rsidR="00117E5C" w:rsidRPr="00061408" w:rsidRDefault="00117E5C" w:rsidP="00117E5C">
      <w:pPr>
        <w:widowControl w:val="0"/>
        <w:autoSpaceDE w:val="0"/>
        <w:autoSpaceDN w:val="0"/>
        <w:adjustRightInd w:val="0"/>
        <w:spacing w:before="60"/>
        <w:ind w:left="482" w:hanging="482"/>
        <w:rPr>
          <w:sz w:val="22"/>
          <w:szCs w:val="22"/>
        </w:rPr>
      </w:pPr>
      <w:r w:rsidRPr="00061408">
        <w:rPr>
          <w:sz w:val="22"/>
          <w:szCs w:val="22"/>
        </w:rPr>
        <w:fldChar w:fldCharType="begin" w:fldLock="1"/>
      </w:r>
      <w:r w:rsidRPr="00061408">
        <w:rPr>
          <w:sz w:val="22"/>
          <w:szCs w:val="22"/>
        </w:rPr>
        <w:instrText xml:space="preserve">ADDIN Mendeley Bibliography CSL_BIBLIOGRAPHY </w:instrText>
      </w:r>
      <w:r w:rsidRPr="00061408">
        <w:rPr>
          <w:sz w:val="22"/>
          <w:szCs w:val="22"/>
        </w:rPr>
        <w:fldChar w:fldCharType="separate"/>
      </w:r>
      <w:bookmarkStart w:id="2" w:name="Chan"/>
      <w:r w:rsidRPr="00061408">
        <w:rPr>
          <w:sz w:val="22"/>
          <w:szCs w:val="22"/>
        </w:rPr>
        <w:t>Chan</w:t>
      </w:r>
      <w:bookmarkEnd w:id="2"/>
      <w:r w:rsidRPr="00061408">
        <w:rPr>
          <w:sz w:val="22"/>
          <w:szCs w:val="22"/>
        </w:rPr>
        <w:t xml:space="preserve">, Faizal, Agung Rimba Kurniawan, Amalia Oktavia, Levy Citra Dewi, Arum Sari, Aisyah Putri </w:t>
      </w:r>
      <w:proofErr w:type="spellStart"/>
      <w:r w:rsidRPr="00061408">
        <w:rPr>
          <w:sz w:val="22"/>
          <w:szCs w:val="22"/>
        </w:rPr>
        <w:t>Khairadi</w:t>
      </w:r>
      <w:proofErr w:type="spellEnd"/>
      <w:r w:rsidRPr="00061408">
        <w:rPr>
          <w:sz w:val="22"/>
          <w:szCs w:val="22"/>
        </w:rPr>
        <w:t xml:space="preserve">, dan </w:t>
      </w:r>
      <w:proofErr w:type="spellStart"/>
      <w:r w:rsidRPr="00061408">
        <w:rPr>
          <w:sz w:val="22"/>
          <w:szCs w:val="22"/>
        </w:rPr>
        <w:t>Sulgi</w:t>
      </w:r>
      <w:proofErr w:type="spellEnd"/>
      <w:r w:rsidRPr="00061408">
        <w:rPr>
          <w:sz w:val="22"/>
          <w:szCs w:val="22"/>
        </w:rPr>
        <w:t xml:space="preserve"> </w:t>
      </w:r>
      <w:proofErr w:type="spellStart"/>
      <w:r w:rsidRPr="00061408">
        <w:rPr>
          <w:sz w:val="22"/>
          <w:szCs w:val="22"/>
        </w:rPr>
        <w:t>Piolita</w:t>
      </w:r>
      <w:proofErr w:type="spellEnd"/>
      <w:r w:rsidRPr="00061408">
        <w:rPr>
          <w:sz w:val="22"/>
          <w:szCs w:val="22"/>
        </w:rPr>
        <w:t xml:space="preserve">. 2019. “Gerakan Peduli Lingkungan di Sekolah Dasar.” </w:t>
      </w:r>
      <w:r w:rsidRPr="00061408">
        <w:rPr>
          <w:i/>
          <w:iCs/>
          <w:sz w:val="22"/>
          <w:szCs w:val="22"/>
        </w:rPr>
        <w:t>Adi Widya: Jurnal Pendidikan Dasar</w:t>
      </w:r>
      <w:r w:rsidRPr="00061408">
        <w:rPr>
          <w:sz w:val="22"/>
          <w:szCs w:val="22"/>
        </w:rPr>
        <w:t xml:space="preserve"> 4 (2): 190–97. </w:t>
      </w:r>
      <w:hyperlink r:id="rId10" w:history="1">
        <w:r w:rsidRPr="00061408">
          <w:rPr>
            <w:rStyle w:val="Hyperlink"/>
            <w:sz w:val="22"/>
            <w:szCs w:val="22"/>
            <w:u w:val="none"/>
          </w:rPr>
          <w:t>http://dx.doi.org/10.25078/aw.v4i2.1126</w:t>
        </w:r>
      </w:hyperlink>
    </w:p>
    <w:p w14:paraId="134BF869" w14:textId="77777777" w:rsidR="00117E5C" w:rsidRPr="00061408" w:rsidRDefault="00117E5C" w:rsidP="00117E5C">
      <w:pPr>
        <w:widowControl w:val="0"/>
        <w:autoSpaceDE w:val="0"/>
        <w:autoSpaceDN w:val="0"/>
        <w:adjustRightInd w:val="0"/>
        <w:spacing w:before="60"/>
        <w:ind w:left="482" w:hanging="482"/>
        <w:rPr>
          <w:sz w:val="22"/>
          <w:szCs w:val="22"/>
        </w:rPr>
      </w:pPr>
      <w:bookmarkStart w:id="3" w:name="Desfandi"/>
      <w:proofErr w:type="spellStart"/>
      <w:r w:rsidRPr="00061408">
        <w:rPr>
          <w:sz w:val="22"/>
          <w:szCs w:val="22"/>
        </w:rPr>
        <w:t>Desfandi</w:t>
      </w:r>
      <w:bookmarkEnd w:id="3"/>
      <w:proofErr w:type="spellEnd"/>
      <w:r w:rsidRPr="00061408">
        <w:rPr>
          <w:sz w:val="22"/>
          <w:szCs w:val="22"/>
        </w:rPr>
        <w:t xml:space="preserve">, Mirza. 2015. “Mewujudkan Masyarakat Berkarakter Peduli Lingkungan Melalui Program </w:t>
      </w:r>
      <w:proofErr w:type="spellStart"/>
      <w:r w:rsidRPr="00061408">
        <w:rPr>
          <w:sz w:val="22"/>
          <w:szCs w:val="22"/>
        </w:rPr>
        <w:t>Adiwiyata</w:t>
      </w:r>
      <w:proofErr w:type="spellEnd"/>
      <w:r w:rsidRPr="00061408">
        <w:rPr>
          <w:sz w:val="22"/>
          <w:szCs w:val="22"/>
        </w:rPr>
        <w:t xml:space="preserve">.” </w:t>
      </w:r>
      <w:r w:rsidRPr="00061408">
        <w:rPr>
          <w:i/>
          <w:iCs/>
          <w:sz w:val="22"/>
          <w:szCs w:val="22"/>
        </w:rPr>
        <w:t>SOSIO-DIDAKTIKA: Social Science Education Journal</w:t>
      </w:r>
      <w:r w:rsidRPr="00061408">
        <w:rPr>
          <w:sz w:val="22"/>
          <w:szCs w:val="22"/>
        </w:rPr>
        <w:t xml:space="preserve"> 2 (1): 31–37. </w:t>
      </w:r>
      <w:hyperlink r:id="rId11" w:history="1">
        <w:r w:rsidRPr="00061408">
          <w:rPr>
            <w:rStyle w:val="Hyperlink"/>
            <w:sz w:val="22"/>
            <w:szCs w:val="22"/>
            <w:u w:val="none"/>
          </w:rPr>
          <w:t>http://dx.doi.org/10.15408/sd.v2i1.1661</w:t>
        </w:r>
      </w:hyperlink>
    </w:p>
    <w:p w14:paraId="56B4D1DB" w14:textId="5F87FB2D" w:rsidR="00475185" w:rsidRPr="00475185" w:rsidRDefault="00475185" w:rsidP="00117E5C">
      <w:pPr>
        <w:widowControl w:val="0"/>
        <w:autoSpaceDE w:val="0"/>
        <w:autoSpaceDN w:val="0"/>
        <w:adjustRightInd w:val="0"/>
        <w:spacing w:before="60"/>
        <w:ind w:left="482" w:hanging="482"/>
        <w:rPr>
          <w:sz w:val="22"/>
          <w:szCs w:val="22"/>
        </w:rPr>
      </w:pPr>
      <w:bookmarkStart w:id="4" w:name="Dewi"/>
      <w:r w:rsidRPr="00475185">
        <w:rPr>
          <w:noProof/>
          <w:sz w:val="22"/>
          <w:szCs w:val="22"/>
        </w:rPr>
        <w:t>Dewi</w:t>
      </w:r>
      <w:bookmarkEnd w:id="4"/>
      <w:r w:rsidRPr="00475185">
        <w:rPr>
          <w:noProof/>
          <w:sz w:val="22"/>
          <w:szCs w:val="22"/>
        </w:rPr>
        <w:t xml:space="preserve">, Laksmi, Deni Kurniawan, Toru Matsumoto, Indriyani Rachman, dan Dadi Mulyadi. 2020. “Pendidikan Lingkungan Hidup Mengenai Pengelolaan dan Pengolahan Sampah: Perspektif Peserta Didik.” </w:t>
      </w:r>
      <w:r w:rsidRPr="00475185">
        <w:rPr>
          <w:i/>
          <w:iCs/>
          <w:noProof/>
          <w:sz w:val="22"/>
          <w:szCs w:val="22"/>
        </w:rPr>
        <w:t>Edutech</w:t>
      </w:r>
      <w:r w:rsidRPr="00475185">
        <w:rPr>
          <w:noProof/>
          <w:sz w:val="22"/>
          <w:szCs w:val="22"/>
        </w:rPr>
        <w:t xml:space="preserve"> 19 (2): 150–72. </w:t>
      </w:r>
      <w:hyperlink r:id="rId12" w:history="1">
        <w:r w:rsidRPr="00475185">
          <w:rPr>
            <w:rStyle w:val="Hyperlink"/>
            <w:noProof/>
            <w:sz w:val="22"/>
            <w:szCs w:val="22"/>
            <w:u w:val="none"/>
          </w:rPr>
          <w:t>https://doi.org/10.59837/wymzz083</w:t>
        </w:r>
      </w:hyperlink>
    </w:p>
    <w:p w14:paraId="648584B2" w14:textId="20D2EC02" w:rsidR="00117E5C" w:rsidRPr="00475185" w:rsidRDefault="00117E5C" w:rsidP="00117E5C">
      <w:pPr>
        <w:widowControl w:val="0"/>
        <w:autoSpaceDE w:val="0"/>
        <w:autoSpaceDN w:val="0"/>
        <w:adjustRightInd w:val="0"/>
        <w:spacing w:before="60"/>
        <w:ind w:left="482" w:hanging="482"/>
        <w:rPr>
          <w:sz w:val="22"/>
          <w:szCs w:val="22"/>
        </w:rPr>
      </w:pPr>
      <w:bookmarkStart w:id="5" w:name="Dokumen"/>
      <w:r w:rsidRPr="00475185">
        <w:rPr>
          <w:sz w:val="22"/>
          <w:szCs w:val="22"/>
        </w:rPr>
        <w:t>Dokumen</w:t>
      </w:r>
      <w:bookmarkEnd w:id="5"/>
      <w:r w:rsidRPr="00475185">
        <w:rPr>
          <w:sz w:val="22"/>
          <w:szCs w:val="22"/>
        </w:rPr>
        <w:t xml:space="preserve"> Sekolah. 2023. “Laporan Tahunan Sekolah Dasar Alam Qur’an Bintang Madani Tahun 2023.” Bandar Lampung.</w:t>
      </w:r>
    </w:p>
    <w:p w14:paraId="71409579" w14:textId="77777777" w:rsidR="00117E5C" w:rsidRPr="00475185" w:rsidRDefault="00117E5C" w:rsidP="00117E5C">
      <w:pPr>
        <w:widowControl w:val="0"/>
        <w:autoSpaceDE w:val="0"/>
        <w:autoSpaceDN w:val="0"/>
        <w:adjustRightInd w:val="0"/>
        <w:spacing w:before="60"/>
        <w:ind w:left="482" w:hanging="482"/>
        <w:rPr>
          <w:sz w:val="22"/>
          <w:szCs w:val="22"/>
        </w:rPr>
      </w:pPr>
      <w:bookmarkStart w:id="6" w:name="Fahlevi"/>
      <w:proofErr w:type="spellStart"/>
      <w:r w:rsidRPr="00475185">
        <w:rPr>
          <w:sz w:val="22"/>
          <w:szCs w:val="22"/>
        </w:rPr>
        <w:t>Fahlevi</w:t>
      </w:r>
      <w:bookmarkEnd w:id="6"/>
      <w:proofErr w:type="spellEnd"/>
      <w:r w:rsidRPr="00475185">
        <w:rPr>
          <w:sz w:val="22"/>
          <w:szCs w:val="22"/>
        </w:rPr>
        <w:t xml:space="preserve">, Reja, </w:t>
      </w:r>
      <w:proofErr w:type="spellStart"/>
      <w:r w:rsidRPr="00475185">
        <w:rPr>
          <w:sz w:val="22"/>
          <w:szCs w:val="22"/>
        </w:rPr>
        <w:t>Fathul</w:t>
      </w:r>
      <w:proofErr w:type="spellEnd"/>
      <w:r w:rsidRPr="00475185">
        <w:rPr>
          <w:sz w:val="22"/>
          <w:szCs w:val="22"/>
        </w:rPr>
        <w:t xml:space="preserve"> Jannah, dan Raihanah Sari. 2020. “Implementasi Karakter Peduli Lingkungan Sungai Berbasis Kewarganegaraan Ekologis Melalui Program </w:t>
      </w:r>
      <w:proofErr w:type="spellStart"/>
      <w:r w:rsidRPr="00475185">
        <w:rPr>
          <w:sz w:val="22"/>
          <w:szCs w:val="22"/>
        </w:rPr>
        <w:t>Adiwiyata</w:t>
      </w:r>
      <w:proofErr w:type="spellEnd"/>
      <w:r w:rsidRPr="00475185">
        <w:rPr>
          <w:sz w:val="22"/>
          <w:szCs w:val="22"/>
        </w:rPr>
        <w:t xml:space="preserve"> di Sekolah Dasar.” </w:t>
      </w:r>
      <w:r w:rsidRPr="00475185">
        <w:rPr>
          <w:i/>
          <w:iCs/>
          <w:sz w:val="22"/>
          <w:szCs w:val="22"/>
        </w:rPr>
        <w:t>Jurnal Moral Kemasyarakatan</w:t>
      </w:r>
      <w:r w:rsidRPr="00475185">
        <w:rPr>
          <w:sz w:val="22"/>
          <w:szCs w:val="22"/>
        </w:rPr>
        <w:t xml:space="preserve"> 5 (2): 68–74. </w:t>
      </w:r>
      <w:hyperlink r:id="rId13" w:history="1">
        <w:r w:rsidRPr="00475185">
          <w:rPr>
            <w:rStyle w:val="Hyperlink"/>
            <w:sz w:val="22"/>
            <w:szCs w:val="22"/>
            <w:u w:val="none"/>
          </w:rPr>
          <w:t>https://doi.org/10.21067/jmk.v5i2.5069</w:t>
        </w:r>
      </w:hyperlink>
    </w:p>
    <w:p w14:paraId="55B349FA" w14:textId="77777777" w:rsidR="00117E5C" w:rsidRPr="00475185" w:rsidRDefault="00117E5C" w:rsidP="00117E5C">
      <w:pPr>
        <w:widowControl w:val="0"/>
        <w:autoSpaceDE w:val="0"/>
        <w:autoSpaceDN w:val="0"/>
        <w:adjustRightInd w:val="0"/>
        <w:spacing w:before="60"/>
        <w:ind w:left="482" w:hanging="482"/>
        <w:rPr>
          <w:sz w:val="22"/>
          <w:szCs w:val="22"/>
        </w:rPr>
      </w:pPr>
      <w:bookmarkStart w:id="7" w:name="Febriani"/>
      <w:proofErr w:type="spellStart"/>
      <w:r w:rsidRPr="00475185">
        <w:rPr>
          <w:sz w:val="22"/>
          <w:szCs w:val="22"/>
        </w:rPr>
        <w:t>Febriani</w:t>
      </w:r>
      <w:bookmarkEnd w:id="7"/>
      <w:proofErr w:type="spellEnd"/>
      <w:r w:rsidRPr="00475185">
        <w:rPr>
          <w:sz w:val="22"/>
          <w:szCs w:val="22"/>
        </w:rPr>
        <w:t xml:space="preserve">, Ina Salmah. 2022. “Upaya Pelestarian Lingkungan Melalui Penguatan Ekologi Keluarga Berbasis Al-Quran.” </w:t>
      </w:r>
      <w:r w:rsidRPr="00475185">
        <w:rPr>
          <w:i/>
          <w:iCs/>
          <w:sz w:val="22"/>
          <w:szCs w:val="22"/>
        </w:rPr>
        <w:t>Jurnal Studi Gender dan Anak</w:t>
      </w:r>
      <w:r w:rsidRPr="00475185">
        <w:rPr>
          <w:sz w:val="22"/>
          <w:szCs w:val="22"/>
        </w:rPr>
        <w:t xml:space="preserve"> 9 (01): 55–72. </w:t>
      </w:r>
      <w:hyperlink r:id="rId14" w:history="1">
        <w:r w:rsidRPr="00475185">
          <w:rPr>
            <w:rStyle w:val="Hyperlink"/>
            <w:sz w:val="22"/>
            <w:szCs w:val="22"/>
            <w:u w:val="none"/>
          </w:rPr>
          <w:t>https://doi.org/10.32678/jsga.v9i01.5942</w:t>
        </w:r>
      </w:hyperlink>
    </w:p>
    <w:p w14:paraId="5A29E1F2" w14:textId="56B85D11" w:rsidR="00117E5C" w:rsidRPr="00475185" w:rsidRDefault="00117E5C" w:rsidP="00117E5C">
      <w:pPr>
        <w:widowControl w:val="0"/>
        <w:autoSpaceDE w:val="0"/>
        <w:autoSpaceDN w:val="0"/>
        <w:adjustRightInd w:val="0"/>
        <w:spacing w:before="60"/>
        <w:ind w:left="482" w:hanging="482"/>
        <w:rPr>
          <w:sz w:val="22"/>
          <w:szCs w:val="22"/>
        </w:rPr>
      </w:pPr>
      <w:bookmarkStart w:id="8" w:name="FebrianiR"/>
      <w:proofErr w:type="spellStart"/>
      <w:r w:rsidRPr="00475185">
        <w:rPr>
          <w:sz w:val="22"/>
          <w:szCs w:val="22"/>
        </w:rPr>
        <w:t>Febriani</w:t>
      </w:r>
      <w:proofErr w:type="spellEnd"/>
      <w:r w:rsidRPr="00475185">
        <w:rPr>
          <w:sz w:val="22"/>
          <w:szCs w:val="22"/>
        </w:rPr>
        <w:t>, R</w:t>
      </w:r>
      <w:bookmarkEnd w:id="8"/>
      <w:r w:rsidRPr="00475185">
        <w:rPr>
          <w:sz w:val="22"/>
          <w:szCs w:val="22"/>
        </w:rPr>
        <w:t xml:space="preserve">, Umi Farihah, </w:t>
      </w:r>
      <w:r w:rsidR="006D37E8" w:rsidRPr="00475185">
        <w:rPr>
          <w:sz w:val="22"/>
          <w:szCs w:val="22"/>
        </w:rPr>
        <w:t>dan</w:t>
      </w:r>
      <w:r w:rsidRPr="00475185">
        <w:rPr>
          <w:sz w:val="22"/>
          <w:szCs w:val="22"/>
        </w:rPr>
        <w:t xml:space="preserve"> Nanda Eska Anugerah Nasution. 2020. “</w:t>
      </w:r>
      <w:proofErr w:type="spellStart"/>
      <w:r w:rsidRPr="00475185">
        <w:rPr>
          <w:sz w:val="22"/>
          <w:szCs w:val="22"/>
        </w:rPr>
        <w:t>Adiwiyata</w:t>
      </w:r>
      <w:proofErr w:type="spellEnd"/>
      <w:r w:rsidRPr="00475185">
        <w:rPr>
          <w:sz w:val="22"/>
          <w:szCs w:val="22"/>
        </w:rPr>
        <w:t xml:space="preserve"> School: An Environmental Care Program as an Effort to Develop Indonesian Students’ Ecological Literacy.” In </w:t>
      </w:r>
      <w:r w:rsidRPr="00475185">
        <w:rPr>
          <w:i/>
          <w:iCs/>
          <w:sz w:val="22"/>
          <w:szCs w:val="22"/>
        </w:rPr>
        <w:t>Journal of Physics: Conference Series</w:t>
      </w:r>
      <w:r w:rsidRPr="00475185">
        <w:rPr>
          <w:sz w:val="22"/>
          <w:szCs w:val="22"/>
        </w:rPr>
        <w:t xml:space="preserve">, 1563:12062. IOP Publishing. </w:t>
      </w:r>
      <w:hyperlink r:id="rId15" w:history="1">
        <w:r w:rsidRPr="00475185">
          <w:rPr>
            <w:rStyle w:val="Hyperlink"/>
            <w:sz w:val="22"/>
            <w:szCs w:val="22"/>
            <w:u w:val="none"/>
          </w:rPr>
          <w:t>https://doi.org/10.1088/1742-6596/1563/1/012062</w:t>
        </w:r>
      </w:hyperlink>
    </w:p>
    <w:p w14:paraId="13CDF0DC" w14:textId="4F3EFD9B" w:rsidR="00117E5C" w:rsidRPr="00475185" w:rsidRDefault="00117E5C" w:rsidP="00117E5C">
      <w:pPr>
        <w:widowControl w:val="0"/>
        <w:autoSpaceDE w:val="0"/>
        <w:autoSpaceDN w:val="0"/>
        <w:adjustRightInd w:val="0"/>
        <w:spacing w:before="60"/>
        <w:ind w:left="482" w:hanging="482"/>
        <w:rPr>
          <w:sz w:val="22"/>
          <w:szCs w:val="22"/>
        </w:rPr>
      </w:pPr>
      <w:bookmarkStart w:id="9" w:name="Gouge"/>
      <w:r w:rsidRPr="00475185">
        <w:rPr>
          <w:sz w:val="22"/>
          <w:szCs w:val="22"/>
        </w:rPr>
        <w:t>Gouge</w:t>
      </w:r>
      <w:bookmarkEnd w:id="9"/>
      <w:r w:rsidRPr="00475185">
        <w:rPr>
          <w:sz w:val="22"/>
          <w:szCs w:val="22"/>
        </w:rPr>
        <w:t xml:space="preserve">, Dawn H, Marc L Lame, Tim W Stock, Lynn F Rose, Janet A Hurley, Dion L Lerman, Shakunthala Nair, Mansel A Nelson, Jody Gangloff-Kaufmann, </w:t>
      </w:r>
      <w:r w:rsidR="006D37E8" w:rsidRPr="00475185">
        <w:rPr>
          <w:sz w:val="22"/>
          <w:szCs w:val="22"/>
        </w:rPr>
        <w:t>dan</w:t>
      </w:r>
      <w:r w:rsidRPr="00475185">
        <w:rPr>
          <w:sz w:val="22"/>
          <w:szCs w:val="22"/>
        </w:rPr>
        <w:t xml:space="preserve"> Leah McSherry. 2023. “Improving Environmental Health in Schools.” </w:t>
      </w:r>
      <w:r w:rsidRPr="00475185">
        <w:rPr>
          <w:i/>
          <w:iCs/>
          <w:sz w:val="22"/>
          <w:szCs w:val="22"/>
        </w:rPr>
        <w:t>Current Problems in Pediatric and Adolescent Health Care</w:t>
      </w:r>
      <w:r w:rsidRPr="00475185">
        <w:rPr>
          <w:sz w:val="22"/>
          <w:szCs w:val="22"/>
        </w:rPr>
        <w:t xml:space="preserve"> 53 (4): 101407. </w:t>
      </w:r>
      <w:hyperlink r:id="rId16" w:history="1">
        <w:r w:rsidRPr="00475185">
          <w:rPr>
            <w:rStyle w:val="Hyperlink"/>
            <w:sz w:val="22"/>
            <w:szCs w:val="22"/>
            <w:u w:val="none"/>
          </w:rPr>
          <w:t>https://doi.org/10.1016/j.cppeds.2023.101407</w:t>
        </w:r>
      </w:hyperlink>
    </w:p>
    <w:p w14:paraId="5E9DE9A2" w14:textId="77777777" w:rsidR="00117E5C" w:rsidRPr="00475185" w:rsidRDefault="00117E5C" w:rsidP="00117E5C">
      <w:pPr>
        <w:widowControl w:val="0"/>
        <w:autoSpaceDE w:val="0"/>
        <w:autoSpaceDN w:val="0"/>
        <w:adjustRightInd w:val="0"/>
        <w:spacing w:before="60"/>
        <w:ind w:left="482" w:hanging="482"/>
        <w:rPr>
          <w:sz w:val="22"/>
          <w:szCs w:val="22"/>
        </w:rPr>
      </w:pPr>
      <w:bookmarkStart w:id="10" w:name="Hamid"/>
      <w:r w:rsidRPr="00475185">
        <w:rPr>
          <w:sz w:val="22"/>
          <w:szCs w:val="22"/>
        </w:rPr>
        <w:t>Hamid</w:t>
      </w:r>
      <w:bookmarkEnd w:id="10"/>
      <w:r w:rsidRPr="00475185">
        <w:rPr>
          <w:sz w:val="22"/>
          <w:szCs w:val="22"/>
        </w:rPr>
        <w:t xml:space="preserve">, S Ahmad Al. 2024. “Pendidikan Islam Berwawasan Lingkungan Berbasis Pondok Pesantren.” </w:t>
      </w:r>
      <w:r w:rsidRPr="00475185">
        <w:rPr>
          <w:i/>
          <w:iCs/>
          <w:sz w:val="22"/>
          <w:szCs w:val="22"/>
        </w:rPr>
        <w:t>Al-Jadwa: Jurnal Studi Islam</w:t>
      </w:r>
      <w:r w:rsidRPr="00475185">
        <w:rPr>
          <w:sz w:val="22"/>
          <w:szCs w:val="22"/>
        </w:rPr>
        <w:t xml:space="preserve"> 3 (2): 192–204. </w:t>
      </w:r>
      <w:hyperlink r:id="rId17" w:history="1">
        <w:r w:rsidRPr="00475185">
          <w:rPr>
            <w:rStyle w:val="Hyperlink"/>
            <w:sz w:val="22"/>
            <w:szCs w:val="22"/>
            <w:u w:val="none"/>
          </w:rPr>
          <w:t>https://doi.org/10.38073/aljadwa.v3i2.1772</w:t>
        </w:r>
      </w:hyperlink>
    </w:p>
    <w:p w14:paraId="6B18D127" w14:textId="519F473B" w:rsidR="00117E5C" w:rsidRPr="00475185" w:rsidRDefault="00117E5C" w:rsidP="00117E5C">
      <w:pPr>
        <w:widowControl w:val="0"/>
        <w:autoSpaceDE w:val="0"/>
        <w:autoSpaceDN w:val="0"/>
        <w:adjustRightInd w:val="0"/>
        <w:spacing w:before="60"/>
        <w:ind w:left="482" w:hanging="482"/>
        <w:rPr>
          <w:sz w:val="22"/>
          <w:szCs w:val="22"/>
        </w:rPr>
      </w:pPr>
      <w:bookmarkStart w:id="11" w:name="Harta"/>
      <w:r w:rsidRPr="00475185">
        <w:rPr>
          <w:sz w:val="22"/>
          <w:szCs w:val="22"/>
        </w:rPr>
        <w:t>Harta</w:t>
      </w:r>
      <w:bookmarkEnd w:id="11"/>
      <w:r w:rsidRPr="00475185">
        <w:rPr>
          <w:sz w:val="22"/>
          <w:szCs w:val="22"/>
        </w:rPr>
        <w:t xml:space="preserve">, Muh. 2024. “Peranan Kurikulum Lokal Berbasis Agama </w:t>
      </w:r>
      <w:r w:rsidR="006D37E8" w:rsidRPr="00475185">
        <w:rPr>
          <w:sz w:val="22"/>
          <w:szCs w:val="22"/>
        </w:rPr>
        <w:t>d</w:t>
      </w:r>
      <w:r w:rsidRPr="00475185">
        <w:rPr>
          <w:sz w:val="22"/>
          <w:szCs w:val="22"/>
        </w:rPr>
        <w:t xml:space="preserve">alam Pembentukan Kepribadian Peserta Didik Madrasah Aliyah: The Role of Religion-Based Local Curriculum in Forming Students’ Personality of Madrasah Aliyah.” </w:t>
      </w:r>
      <w:r w:rsidRPr="00475185">
        <w:rPr>
          <w:i/>
          <w:iCs/>
          <w:sz w:val="22"/>
          <w:szCs w:val="22"/>
        </w:rPr>
        <w:t>Dirasat Islamiah: Jurnal Kajian Keislaman</w:t>
      </w:r>
      <w:r w:rsidRPr="00475185">
        <w:rPr>
          <w:sz w:val="22"/>
          <w:szCs w:val="22"/>
        </w:rPr>
        <w:t xml:space="preserve"> 5 (2): 93–104. </w:t>
      </w:r>
      <w:hyperlink r:id="rId18" w:history="1">
        <w:r w:rsidRPr="00475185">
          <w:rPr>
            <w:rStyle w:val="Hyperlink"/>
            <w:sz w:val="22"/>
            <w:szCs w:val="22"/>
            <w:u w:val="none"/>
          </w:rPr>
          <w:t>https://doi.org/10.56324/drs.v5i2.125</w:t>
        </w:r>
      </w:hyperlink>
    </w:p>
    <w:p w14:paraId="62A42A2F" w14:textId="77777777" w:rsidR="0040761C" w:rsidRDefault="0040761C" w:rsidP="00117E5C">
      <w:pPr>
        <w:widowControl w:val="0"/>
        <w:autoSpaceDE w:val="0"/>
        <w:autoSpaceDN w:val="0"/>
        <w:adjustRightInd w:val="0"/>
        <w:spacing w:before="60"/>
        <w:ind w:left="482" w:hanging="482"/>
        <w:rPr>
          <w:sz w:val="22"/>
          <w:szCs w:val="22"/>
        </w:rPr>
      </w:pPr>
      <w:bookmarkStart w:id="12" w:name="Hazalia"/>
    </w:p>
    <w:p w14:paraId="321CB530" w14:textId="5E4D9D9B" w:rsidR="00117E5C" w:rsidRPr="00475185" w:rsidRDefault="00117E5C" w:rsidP="00117E5C">
      <w:pPr>
        <w:widowControl w:val="0"/>
        <w:autoSpaceDE w:val="0"/>
        <w:autoSpaceDN w:val="0"/>
        <w:adjustRightInd w:val="0"/>
        <w:spacing w:before="60"/>
        <w:ind w:left="482" w:hanging="482"/>
        <w:rPr>
          <w:sz w:val="22"/>
          <w:szCs w:val="22"/>
        </w:rPr>
      </w:pPr>
      <w:proofErr w:type="spellStart"/>
      <w:r w:rsidRPr="00475185">
        <w:rPr>
          <w:sz w:val="22"/>
          <w:szCs w:val="22"/>
        </w:rPr>
        <w:lastRenderedPageBreak/>
        <w:t>Hazalia</w:t>
      </w:r>
      <w:bookmarkEnd w:id="12"/>
      <w:proofErr w:type="spellEnd"/>
      <w:r w:rsidRPr="00475185">
        <w:rPr>
          <w:sz w:val="22"/>
          <w:szCs w:val="22"/>
        </w:rPr>
        <w:t xml:space="preserve">, Rahma, </w:t>
      </w:r>
      <w:r w:rsidR="006D37E8" w:rsidRPr="00475185">
        <w:rPr>
          <w:sz w:val="22"/>
          <w:szCs w:val="22"/>
        </w:rPr>
        <w:t>dan</w:t>
      </w:r>
      <w:r w:rsidRPr="00475185">
        <w:rPr>
          <w:sz w:val="22"/>
          <w:szCs w:val="22"/>
        </w:rPr>
        <w:t xml:space="preserve"> Indah Muliati. 2022. “Implementasi Konsep Islam Ramah Lingkungan.” </w:t>
      </w:r>
      <w:r w:rsidRPr="00475185">
        <w:rPr>
          <w:i/>
          <w:iCs/>
          <w:sz w:val="22"/>
          <w:szCs w:val="22"/>
        </w:rPr>
        <w:t>An-Nuha</w:t>
      </w:r>
      <w:r w:rsidRPr="00475185">
        <w:rPr>
          <w:sz w:val="22"/>
          <w:szCs w:val="22"/>
        </w:rPr>
        <w:t xml:space="preserve"> 2 (1): 142–55. </w:t>
      </w:r>
      <w:hyperlink r:id="rId19" w:history="1">
        <w:r w:rsidRPr="00475185">
          <w:rPr>
            <w:rStyle w:val="Hyperlink"/>
            <w:sz w:val="22"/>
            <w:szCs w:val="22"/>
            <w:u w:val="none"/>
          </w:rPr>
          <w:t>https://doi.org/10.24036/annuha.v2i1.167</w:t>
        </w:r>
      </w:hyperlink>
    </w:p>
    <w:p w14:paraId="125FBB32" w14:textId="2BB0298E" w:rsidR="00117E5C" w:rsidRPr="00475185" w:rsidRDefault="00117E5C" w:rsidP="00117E5C">
      <w:pPr>
        <w:widowControl w:val="0"/>
        <w:autoSpaceDE w:val="0"/>
        <w:autoSpaceDN w:val="0"/>
        <w:adjustRightInd w:val="0"/>
        <w:spacing w:before="60"/>
        <w:ind w:left="482" w:hanging="482"/>
        <w:rPr>
          <w:sz w:val="22"/>
          <w:szCs w:val="22"/>
        </w:rPr>
      </w:pPr>
      <w:bookmarkStart w:id="13" w:name="Idrus"/>
      <w:proofErr w:type="spellStart"/>
      <w:r w:rsidRPr="00475185">
        <w:rPr>
          <w:sz w:val="22"/>
          <w:szCs w:val="22"/>
        </w:rPr>
        <w:t>Idrus</w:t>
      </w:r>
      <w:bookmarkEnd w:id="13"/>
      <w:proofErr w:type="spellEnd"/>
      <w:r w:rsidRPr="00475185">
        <w:rPr>
          <w:sz w:val="22"/>
          <w:szCs w:val="22"/>
        </w:rPr>
        <w:t xml:space="preserve">, Ali, </w:t>
      </w:r>
      <w:r w:rsidR="006D37E8" w:rsidRPr="00475185">
        <w:rPr>
          <w:sz w:val="22"/>
          <w:szCs w:val="22"/>
        </w:rPr>
        <w:t>dan</w:t>
      </w:r>
      <w:r w:rsidRPr="00475185">
        <w:rPr>
          <w:sz w:val="22"/>
          <w:szCs w:val="22"/>
        </w:rPr>
        <w:t xml:space="preserve"> Yozi Novia. 2018. “Pelaksanaan Nilai Peduli Lingkungan </w:t>
      </w:r>
      <w:r w:rsidR="006D37E8" w:rsidRPr="00475185">
        <w:rPr>
          <w:sz w:val="22"/>
          <w:szCs w:val="22"/>
        </w:rPr>
        <w:t>d</w:t>
      </w:r>
      <w:r w:rsidRPr="00475185">
        <w:rPr>
          <w:sz w:val="22"/>
          <w:szCs w:val="22"/>
        </w:rPr>
        <w:t xml:space="preserve">i Sekolah Dasar.” </w:t>
      </w:r>
      <w:r w:rsidRPr="00475185">
        <w:rPr>
          <w:i/>
          <w:iCs/>
          <w:sz w:val="22"/>
          <w:szCs w:val="22"/>
        </w:rPr>
        <w:t>Jurnal Gentala Pendidikan Dasar</w:t>
      </w:r>
      <w:r w:rsidRPr="00475185">
        <w:rPr>
          <w:sz w:val="22"/>
          <w:szCs w:val="22"/>
        </w:rPr>
        <w:t xml:space="preserve"> 3 (2): 203–19. </w:t>
      </w:r>
      <w:hyperlink r:id="rId20" w:history="1">
        <w:r w:rsidRPr="00475185">
          <w:rPr>
            <w:rStyle w:val="Hyperlink"/>
            <w:sz w:val="22"/>
            <w:szCs w:val="22"/>
            <w:u w:val="none"/>
          </w:rPr>
          <w:t>https://doi.org/10.22437/gentala.v3i2.6757</w:t>
        </w:r>
      </w:hyperlink>
    </w:p>
    <w:p w14:paraId="7D9D2EF3" w14:textId="1AFB9F8E" w:rsidR="00117E5C" w:rsidRPr="00475185" w:rsidRDefault="00117E5C" w:rsidP="00117E5C">
      <w:pPr>
        <w:widowControl w:val="0"/>
        <w:autoSpaceDE w:val="0"/>
        <w:autoSpaceDN w:val="0"/>
        <w:adjustRightInd w:val="0"/>
        <w:spacing w:before="60"/>
        <w:ind w:left="482" w:hanging="482"/>
        <w:rPr>
          <w:sz w:val="22"/>
          <w:szCs w:val="22"/>
        </w:rPr>
      </w:pPr>
      <w:bookmarkStart w:id="14" w:name="Indrayanti"/>
      <w:proofErr w:type="spellStart"/>
      <w:r w:rsidRPr="00475185">
        <w:rPr>
          <w:sz w:val="22"/>
          <w:szCs w:val="22"/>
        </w:rPr>
        <w:t>Indrayanti</w:t>
      </w:r>
      <w:bookmarkEnd w:id="14"/>
      <w:proofErr w:type="spellEnd"/>
      <w:r w:rsidRPr="00475185">
        <w:rPr>
          <w:sz w:val="22"/>
          <w:szCs w:val="22"/>
        </w:rPr>
        <w:t xml:space="preserve">, Ni Luh Putu Nita Miliana. 2024. “Edukasi </w:t>
      </w:r>
      <w:r w:rsidR="006D37E8" w:rsidRPr="00475185">
        <w:rPr>
          <w:sz w:val="22"/>
          <w:szCs w:val="22"/>
        </w:rPr>
        <w:t>d</w:t>
      </w:r>
      <w:r w:rsidRPr="00475185">
        <w:rPr>
          <w:sz w:val="22"/>
          <w:szCs w:val="22"/>
        </w:rPr>
        <w:t xml:space="preserve">an Pemanfaatan Penanaman Toga Ceria Sebagai Apotek Hidup </w:t>
      </w:r>
      <w:r w:rsidR="006D37E8" w:rsidRPr="00475185">
        <w:rPr>
          <w:sz w:val="22"/>
          <w:szCs w:val="22"/>
        </w:rPr>
        <w:t>d</w:t>
      </w:r>
      <w:r w:rsidRPr="00475185">
        <w:rPr>
          <w:sz w:val="22"/>
          <w:szCs w:val="22"/>
        </w:rPr>
        <w:t xml:space="preserve">i Lingkungan Sekolah SD N 1 </w:t>
      </w:r>
      <w:proofErr w:type="spellStart"/>
      <w:r w:rsidRPr="00475185">
        <w:rPr>
          <w:sz w:val="22"/>
          <w:szCs w:val="22"/>
        </w:rPr>
        <w:t>Demulih</w:t>
      </w:r>
      <w:proofErr w:type="spellEnd"/>
      <w:r w:rsidRPr="00475185">
        <w:rPr>
          <w:sz w:val="22"/>
          <w:szCs w:val="22"/>
        </w:rPr>
        <w:t xml:space="preserve">.” </w:t>
      </w:r>
      <w:r w:rsidRPr="00475185">
        <w:rPr>
          <w:i/>
          <w:iCs/>
          <w:sz w:val="22"/>
          <w:szCs w:val="22"/>
        </w:rPr>
        <w:t xml:space="preserve">Guruku: Jurnal Pendidikan </w:t>
      </w:r>
      <w:r w:rsidR="006D37E8" w:rsidRPr="00475185">
        <w:rPr>
          <w:i/>
          <w:iCs/>
          <w:sz w:val="22"/>
          <w:szCs w:val="22"/>
        </w:rPr>
        <w:t>d</w:t>
      </w:r>
      <w:r w:rsidRPr="00475185">
        <w:rPr>
          <w:i/>
          <w:iCs/>
          <w:sz w:val="22"/>
          <w:szCs w:val="22"/>
        </w:rPr>
        <w:t>an Sosial Humaniora</w:t>
      </w:r>
      <w:r w:rsidRPr="00475185">
        <w:rPr>
          <w:sz w:val="22"/>
          <w:szCs w:val="22"/>
        </w:rPr>
        <w:t xml:space="preserve"> 2 (4): 83–98. </w:t>
      </w:r>
      <w:hyperlink r:id="rId21" w:history="1">
        <w:r w:rsidRPr="00475185">
          <w:rPr>
            <w:rStyle w:val="Hyperlink"/>
            <w:sz w:val="22"/>
            <w:szCs w:val="22"/>
            <w:u w:val="none"/>
          </w:rPr>
          <w:t>https://e-journal.poltek-kampar.ac.id/index.php/GURUKU/article/view/789</w:t>
        </w:r>
      </w:hyperlink>
    </w:p>
    <w:p w14:paraId="121F0C8D" w14:textId="77777777" w:rsidR="00117E5C" w:rsidRPr="00475185" w:rsidRDefault="00117E5C" w:rsidP="00117E5C">
      <w:pPr>
        <w:widowControl w:val="0"/>
        <w:autoSpaceDE w:val="0"/>
        <w:autoSpaceDN w:val="0"/>
        <w:adjustRightInd w:val="0"/>
        <w:spacing w:before="60"/>
        <w:ind w:left="482" w:hanging="482"/>
        <w:rPr>
          <w:sz w:val="22"/>
          <w:szCs w:val="22"/>
        </w:rPr>
      </w:pPr>
      <w:bookmarkStart w:id="15" w:name="Kesuma"/>
      <w:r w:rsidRPr="00475185">
        <w:rPr>
          <w:sz w:val="22"/>
          <w:szCs w:val="22"/>
        </w:rPr>
        <w:t>Kesuma</w:t>
      </w:r>
      <w:bookmarkEnd w:id="15"/>
      <w:r w:rsidRPr="00475185">
        <w:rPr>
          <w:sz w:val="22"/>
          <w:szCs w:val="22"/>
        </w:rPr>
        <w:t xml:space="preserve">, Ardha. 2021. </w:t>
      </w:r>
      <w:r w:rsidRPr="00475185">
        <w:rPr>
          <w:i/>
          <w:iCs/>
          <w:sz w:val="22"/>
          <w:szCs w:val="22"/>
        </w:rPr>
        <w:t>Merawat Diri Merawat Bumi</w:t>
      </w:r>
      <w:r w:rsidRPr="00475185">
        <w:rPr>
          <w:sz w:val="22"/>
          <w:szCs w:val="22"/>
        </w:rPr>
        <w:t xml:space="preserve">. Yogyakarta: </w:t>
      </w:r>
      <w:proofErr w:type="spellStart"/>
      <w:r w:rsidRPr="00475185">
        <w:rPr>
          <w:sz w:val="22"/>
          <w:szCs w:val="22"/>
        </w:rPr>
        <w:t>Pandiva</w:t>
      </w:r>
      <w:proofErr w:type="spellEnd"/>
      <w:r w:rsidRPr="00475185">
        <w:rPr>
          <w:sz w:val="22"/>
          <w:szCs w:val="22"/>
        </w:rPr>
        <w:t xml:space="preserve"> Buku.</w:t>
      </w:r>
    </w:p>
    <w:p w14:paraId="4C3142D5" w14:textId="05CD0388" w:rsidR="00117E5C" w:rsidRPr="00475185" w:rsidRDefault="00117E5C" w:rsidP="00117E5C">
      <w:pPr>
        <w:widowControl w:val="0"/>
        <w:autoSpaceDE w:val="0"/>
        <w:autoSpaceDN w:val="0"/>
        <w:adjustRightInd w:val="0"/>
        <w:spacing w:before="60"/>
        <w:ind w:left="482" w:hanging="482"/>
        <w:rPr>
          <w:sz w:val="22"/>
          <w:szCs w:val="22"/>
        </w:rPr>
      </w:pPr>
      <w:bookmarkStart w:id="16" w:name="Khoerunisa"/>
      <w:proofErr w:type="spellStart"/>
      <w:r w:rsidRPr="00475185">
        <w:rPr>
          <w:sz w:val="22"/>
          <w:szCs w:val="22"/>
        </w:rPr>
        <w:t>Khoerunisa</w:t>
      </w:r>
      <w:bookmarkEnd w:id="16"/>
      <w:proofErr w:type="spellEnd"/>
      <w:r w:rsidRPr="00475185">
        <w:rPr>
          <w:sz w:val="22"/>
          <w:szCs w:val="22"/>
        </w:rPr>
        <w:t xml:space="preserve">, Siti. 2024. “Karakter Peduli Lingkungan Peserta Didik </w:t>
      </w:r>
      <w:r w:rsidR="006D37E8" w:rsidRPr="00475185">
        <w:rPr>
          <w:sz w:val="22"/>
          <w:szCs w:val="22"/>
        </w:rPr>
        <w:t>d</w:t>
      </w:r>
      <w:r w:rsidRPr="00475185">
        <w:rPr>
          <w:sz w:val="22"/>
          <w:szCs w:val="22"/>
        </w:rPr>
        <w:t xml:space="preserve">alam Penerapan Eco Literacy </w:t>
      </w:r>
      <w:r w:rsidR="006D37E8" w:rsidRPr="00475185">
        <w:rPr>
          <w:sz w:val="22"/>
          <w:szCs w:val="22"/>
        </w:rPr>
        <w:t>u</w:t>
      </w:r>
      <w:r w:rsidRPr="00475185">
        <w:rPr>
          <w:sz w:val="22"/>
          <w:szCs w:val="22"/>
        </w:rPr>
        <w:t xml:space="preserve">ntuk Mendukung ESD </w:t>
      </w:r>
      <w:r w:rsidR="006D37E8" w:rsidRPr="00475185">
        <w:rPr>
          <w:sz w:val="22"/>
          <w:szCs w:val="22"/>
        </w:rPr>
        <w:t>d</w:t>
      </w:r>
      <w:r w:rsidRPr="00475185">
        <w:rPr>
          <w:sz w:val="22"/>
          <w:szCs w:val="22"/>
        </w:rPr>
        <w:t xml:space="preserve">i Sekolah Dasar.” </w:t>
      </w:r>
      <w:r w:rsidRPr="00475185">
        <w:rPr>
          <w:i/>
          <w:iCs/>
          <w:sz w:val="22"/>
          <w:szCs w:val="22"/>
        </w:rPr>
        <w:t>Jurnal Penelitian Pendidikan</w:t>
      </w:r>
      <w:r w:rsidRPr="00475185">
        <w:rPr>
          <w:sz w:val="22"/>
          <w:szCs w:val="22"/>
        </w:rPr>
        <w:t xml:space="preserve"> 24 (1): 110–18. </w:t>
      </w:r>
      <w:hyperlink r:id="rId22" w:history="1">
        <w:r w:rsidRPr="00475185">
          <w:rPr>
            <w:rStyle w:val="Hyperlink"/>
            <w:sz w:val="22"/>
            <w:szCs w:val="22"/>
            <w:u w:val="none"/>
          </w:rPr>
          <w:t>https://ejournal.upi.edu/index.php/JER/article/view/69282</w:t>
        </w:r>
      </w:hyperlink>
    </w:p>
    <w:p w14:paraId="18DDB568" w14:textId="06BADEDF" w:rsidR="00117E5C" w:rsidRPr="00475185" w:rsidRDefault="00117E5C" w:rsidP="00117E5C">
      <w:pPr>
        <w:widowControl w:val="0"/>
        <w:autoSpaceDE w:val="0"/>
        <w:autoSpaceDN w:val="0"/>
        <w:adjustRightInd w:val="0"/>
        <w:spacing w:before="60"/>
        <w:ind w:left="482" w:hanging="482"/>
        <w:rPr>
          <w:sz w:val="22"/>
          <w:szCs w:val="22"/>
        </w:rPr>
      </w:pPr>
      <w:bookmarkStart w:id="17" w:name="Koneri"/>
      <w:r w:rsidRPr="00475185">
        <w:rPr>
          <w:sz w:val="22"/>
          <w:szCs w:val="22"/>
        </w:rPr>
        <w:t>Koneri</w:t>
      </w:r>
      <w:bookmarkEnd w:id="17"/>
      <w:r w:rsidRPr="00475185">
        <w:rPr>
          <w:sz w:val="22"/>
          <w:szCs w:val="22"/>
        </w:rPr>
        <w:t xml:space="preserve">, Roni, </w:t>
      </w:r>
      <w:r w:rsidR="006D37E8" w:rsidRPr="00475185">
        <w:rPr>
          <w:sz w:val="22"/>
          <w:szCs w:val="22"/>
        </w:rPr>
        <w:t>dan</w:t>
      </w:r>
      <w:r w:rsidRPr="00475185">
        <w:rPr>
          <w:sz w:val="22"/>
          <w:szCs w:val="22"/>
        </w:rPr>
        <w:t xml:space="preserve"> </w:t>
      </w:r>
      <w:proofErr w:type="spellStart"/>
      <w:r w:rsidRPr="00475185">
        <w:rPr>
          <w:sz w:val="22"/>
          <w:szCs w:val="22"/>
        </w:rPr>
        <w:t>Pience</w:t>
      </w:r>
      <w:proofErr w:type="spellEnd"/>
      <w:r w:rsidRPr="00475185">
        <w:rPr>
          <w:sz w:val="22"/>
          <w:szCs w:val="22"/>
        </w:rPr>
        <w:t xml:space="preserve"> Veralyn </w:t>
      </w:r>
      <w:proofErr w:type="spellStart"/>
      <w:r w:rsidRPr="00475185">
        <w:rPr>
          <w:sz w:val="22"/>
          <w:szCs w:val="22"/>
        </w:rPr>
        <w:t>Maabuat</w:t>
      </w:r>
      <w:proofErr w:type="spellEnd"/>
      <w:r w:rsidRPr="00475185">
        <w:rPr>
          <w:sz w:val="22"/>
          <w:szCs w:val="22"/>
        </w:rPr>
        <w:t xml:space="preserve">. 2022. “Pemberdayaan Siswa Melalui Pengelolaan Sampah Berbasis Reduce, Reuse, Recycle di Kecamatan </w:t>
      </w:r>
      <w:proofErr w:type="spellStart"/>
      <w:r w:rsidRPr="00475185">
        <w:rPr>
          <w:sz w:val="22"/>
          <w:szCs w:val="22"/>
        </w:rPr>
        <w:t>Bunaken</w:t>
      </w:r>
      <w:proofErr w:type="spellEnd"/>
      <w:r w:rsidRPr="00475185">
        <w:rPr>
          <w:sz w:val="22"/>
          <w:szCs w:val="22"/>
        </w:rPr>
        <w:t xml:space="preserve">, Sulawesi Utara.” </w:t>
      </w:r>
      <w:r w:rsidRPr="00475185">
        <w:rPr>
          <w:i/>
          <w:iCs/>
          <w:sz w:val="22"/>
          <w:szCs w:val="22"/>
        </w:rPr>
        <w:t xml:space="preserve">Jurnal Pemberdayaan Masyarakat Universitas Al Azhar </w:t>
      </w:r>
      <w:proofErr w:type="gramStart"/>
      <w:r w:rsidRPr="00475185">
        <w:rPr>
          <w:i/>
          <w:iCs/>
          <w:sz w:val="22"/>
          <w:szCs w:val="22"/>
        </w:rPr>
        <w:t xml:space="preserve">Indonesia </w:t>
      </w:r>
      <w:r w:rsidRPr="00475185">
        <w:rPr>
          <w:sz w:val="22"/>
          <w:szCs w:val="22"/>
        </w:rPr>
        <w:t xml:space="preserve"> 3</w:t>
      </w:r>
      <w:proofErr w:type="gramEnd"/>
      <w:r w:rsidRPr="00475185">
        <w:rPr>
          <w:sz w:val="22"/>
          <w:szCs w:val="22"/>
        </w:rPr>
        <w:t xml:space="preserve"> (2): 6227. </w:t>
      </w:r>
      <w:hyperlink r:id="rId23" w:history="1">
        <w:r w:rsidRPr="00475185">
          <w:rPr>
            <w:rStyle w:val="Hyperlink"/>
            <w:sz w:val="22"/>
            <w:szCs w:val="22"/>
            <w:u w:val="none"/>
          </w:rPr>
          <w:t>https://jurnal.uai.ac.id/index.php/JPM/article/view/902</w:t>
        </w:r>
      </w:hyperlink>
    </w:p>
    <w:p w14:paraId="0C8509F6" w14:textId="5585B2B9" w:rsidR="00117E5C" w:rsidRPr="00475185" w:rsidRDefault="00117E5C" w:rsidP="00117E5C">
      <w:pPr>
        <w:widowControl w:val="0"/>
        <w:autoSpaceDE w:val="0"/>
        <w:autoSpaceDN w:val="0"/>
        <w:adjustRightInd w:val="0"/>
        <w:spacing w:before="60"/>
        <w:ind w:left="482" w:hanging="482"/>
        <w:rPr>
          <w:sz w:val="22"/>
          <w:szCs w:val="22"/>
        </w:rPr>
      </w:pPr>
      <w:bookmarkStart w:id="18" w:name="Nugroho"/>
      <w:r w:rsidRPr="00475185">
        <w:rPr>
          <w:sz w:val="22"/>
          <w:szCs w:val="22"/>
        </w:rPr>
        <w:t>Nugroho</w:t>
      </w:r>
      <w:bookmarkEnd w:id="18"/>
      <w:r w:rsidRPr="00475185">
        <w:rPr>
          <w:sz w:val="22"/>
          <w:szCs w:val="22"/>
        </w:rPr>
        <w:t xml:space="preserve">, </w:t>
      </w:r>
      <w:proofErr w:type="spellStart"/>
      <w:r w:rsidRPr="00475185">
        <w:rPr>
          <w:sz w:val="22"/>
          <w:szCs w:val="22"/>
        </w:rPr>
        <w:t>Oktian</w:t>
      </w:r>
      <w:proofErr w:type="spellEnd"/>
      <w:r w:rsidRPr="00475185">
        <w:rPr>
          <w:sz w:val="22"/>
          <w:szCs w:val="22"/>
        </w:rPr>
        <w:t xml:space="preserve"> Fajar, Silvia Ratna Juwita, dan Fitri </w:t>
      </w:r>
      <w:proofErr w:type="spellStart"/>
      <w:r w:rsidRPr="00475185">
        <w:rPr>
          <w:sz w:val="22"/>
          <w:szCs w:val="22"/>
        </w:rPr>
        <w:t>Nuraeni</w:t>
      </w:r>
      <w:proofErr w:type="spellEnd"/>
      <w:r w:rsidRPr="00475185">
        <w:rPr>
          <w:sz w:val="22"/>
          <w:szCs w:val="22"/>
        </w:rPr>
        <w:t xml:space="preserve">. 2022. “Kemampuan Pengajaran Guru </w:t>
      </w:r>
      <w:r w:rsidR="006D37E8" w:rsidRPr="00475185">
        <w:rPr>
          <w:sz w:val="22"/>
          <w:szCs w:val="22"/>
        </w:rPr>
        <w:t>d</w:t>
      </w:r>
      <w:r w:rsidRPr="00475185">
        <w:rPr>
          <w:sz w:val="22"/>
          <w:szCs w:val="22"/>
        </w:rPr>
        <w:t xml:space="preserve">alam Menunjang Pengembangan Pendidikan </w:t>
      </w:r>
      <w:r w:rsidR="006D37E8" w:rsidRPr="00475185">
        <w:rPr>
          <w:sz w:val="22"/>
          <w:szCs w:val="22"/>
        </w:rPr>
        <w:t>y</w:t>
      </w:r>
      <w:r w:rsidRPr="00475185">
        <w:rPr>
          <w:sz w:val="22"/>
          <w:szCs w:val="22"/>
        </w:rPr>
        <w:t xml:space="preserve">ang Berkelanjutan.” </w:t>
      </w:r>
      <w:proofErr w:type="spellStart"/>
      <w:r w:rsidRPr="00475185">
        <w:rPr>
          <w:i/>
          <w:iCs/>
          <w:sz w:val="22"/>
          <w:szCs w:val="22"/>
        </w:rPr>
        <w:t>Eduscience</w:t>
      </w:r>
      <w:proofErr w:type="spellEnd"/>
      <w:r w:rsidRPr="00475185">
        <w:rPr>
          <w:i/>
          <w:iCs/>
          <w:sz w:val="22"/>
          <w:szCs w:val="22"/>
        </w:rPr>
        <w:t>: Jurnal Ilmu Pendidikan</w:t>
      </w:r>
      <w:r w:rsidRPr="00475185">
        <w:rPr>
          <w:sz w:val="22"/>
          <w:szCs w:val="22"/>
        </w:rPr>
        <w:t xml:space="preserve"> 8 (1): 141–49. </w:t>
      </w:r>
      <w:hyperlink r:id="rId24" w:history="1">
        <w:r w:rsidRPr="00475185">
          <w:rPr>
            <w:rStyle w:val="Hyperlink"/>
            <w:sz w:val="22"/>
            <w:szCs w:val="22"/>
            <w:u w:val="none"/>
          </w:rPr>
          <w:t>https://doi.org/10.47007/edu.v7i02.5544</w:t>
        </w:r>
      </w:hyperlink>
    </w:p>
    <w:p w14:paraId="66DBD82A" w14:textId="77E4E604" w:rsidR="00117E5C" w:rsidRPr="00475185" w:rsidRDefault="00117E5C" w:rsidP="00117E5C">
      <w:pPr>
        <w:widowControl w:val="0"/>
        <w:autoSpaceDE w:val="0"/>
        <w:autoSpaceDN w:val="0"/>
        <w:adjustRightInd w:val="0"/>
        <w:spacing w:before="60"/>
        <w:ind w:left="482" w:hanging="482"/>
        <w:rPr>
          <w:sz w:val="22"/>
          <w:szCs w:val="22"/>
        </w:rPr>
      </w:pPr>
      <w:bookmarkStart w:id="19" w:name="Pelita"/>
      <w:r w:rsidRPr="00475185">
        <w:rPr>
          <w:sz w:val="22"/>
          <w:szCs w:val="22"/>
        </w:rPr>
        <w:t>Pelita</w:t>
      </w:r>
      <w:bookmarkEnd w:id="19"/>
      <w:r w:rsidRPr="00475185">
        <w:rPr>
          <w:sz w:val="22"/>
          <w:szCs w:val="22"/>
        </w:rPr>
        <w:t xml:space="preserve">, Anindya </w:t>
      </w:r>
      <w:proofErr w:type="spellStart"/>
      <w:r w:rsidRPr="00475185">
        <w:rPr>
          <w:sz w:val="22"/>
          <w:szCs w:val="22"/>
        </w:rPr>
        <w:t>Chasti</w:t>
      </w:r>
      <w:proofErr w:type="spellEnd"/>
      <w:r w:rsidRPr="00475185">
        <w:rPr>
          <w:sz w:val="22"/>
          <w:szCs w:val="22"/>
        </w:rPr>
        <w:t xml:space="preserve">, </w:t>
      </w:r>
      <w:r w:rsidR="006D37E8" w:rsidRPr="00475185">
        <w:rPr>
          <w:sz w:val="22"/>
          <w:szCs w:val="22"/>
        </w:rPr>
        <w:t>dan</w:t>
      </w:r>
      <w:r w:rsidRPr="00475185">
        <w:rPr>
          <w:sz w:val="22"/>
          <w:szCs w:val="22"/>
        </w:rPr>
        <w:t xml:space="preserve"> </w:t>
      </w:r>
      <w:proofErr w:type="spellStart"/>
      <w:r w:rsidRPr="00475185">
        <w:rPr>
          <w:sz w:val="22"/>
          <w:szCs w:val="22"/>
        </w:rPr>
        <w:t>Hendro</w:t>
      </w:r>
      <w:proofErr w:type="spellEnd"/>
      <w:r w:rsidRPr="00475185">
        <w:rPr>
          <w:sz w:val="22"/>
          <w:szCs w:val="22"/>
        </w:rPr>
        <w:t xml:space="preserve"> Widodo. 2020. “Evaluasi Program Sekolah </w:t>
      </w:r>
      <w:proofErr w:type="spellStart"/>
      <w:r w:rsidRPr="00475185">
        <w:rPr>
          <w:sz w:val="22"/>
          <w:szCs w:val="22"/>
        </w:rPr>
        <w:t>Adiwiyata</w:t>
      </w:r>
      <w:proofErr w:type="spellEnd"/>
      <w:r w:rsidRPr="00475185">
        <w:rPr>
          <w:sz w:val="22"/>
          <w:szCs w:val="22"/>
        </w:rPr>
        <w:t xml:space="preserve"> </w:t>
      </w:r>
      <w:r w:rsidR="006D37E8" w:rsidRPr="00475185">
        <w:rPr>
          <w:sz w:val="22"/>
          <w:szCs w:val="22"/>
        </w:rPr>
        <w:t>d</w:t>
      </w:r>
      <w:r w:rsidRPr="00475185">
        <w:rPr>
          <w:sz w:val="22"/>
          <w:szCs w:val="22"/>
        </w:rPr>
        <w:t xml:space="preserve">i Sekolah Dasar Muhammadiyah Bantul Kota.” </w:t>
      </w:r>
      <w:r w:rsidRPr="00475185">
        <w:rPr>
          <w:i/>
          <w:iCs/>
          <w:sz w:val="22"/>
          <w:szCs w:val="22"/>
        </w:rPr>
        <w:t xml:space="preserve">Sekolah Dasar: Kajian Teori </w:t>
      </w:r>
      <w:r w:rsidR="006D37E8" w:rsidRPr="00475185">
        <w:rPr>
          <w:i/>
          <w:iCs/>
          <w:sz w:val="22"/>
          <w:szCs w:val="22"/>
        </w:rPr>
        <w:t>d</w:t>
      </w:r>
      <w:r w:rsidRPr="00475185">
        <w:rPr>
          <w:i/>
          <w:iCs/>
          <w:sz w:val="22"/>
          <w:szCs w:val="22"/>
        </w:rPr>
        <w:t>an Praktik Pendidikan</w:t>
      </w:r>
      <w:r w:rsidRPr="00475185">
        <w:rPr>
          <w:sz w:val="22"/>
          <w:szCs w:val="22"/>
        </w:rPr>
        <w:t xml:space="preserve"> 29 (2): 145–57. </w:t>
      </w:r>
      <w:hyperlink r:id="rId25" w:history="1">
        <w:r w:rsidRPr="00475185">
          <w:rPr>
            <w:rStyle w:val="Hyperlink"/>
            <w:sz w:val="22"/>
            <w:szCs w:val="22"/>
            <w:u w:val="none"/>
          </w:rPr>
          <w:t>http://dx.doi.org/10.17977/um009v29i22020p145</w:t>
        </w:r>
      </w:hyperlink>
    </w:p>
    <w:p w14:paraId="1B00AD22" w14:textId="2F307FBF" w:rsidR="00117E5C" w:rsidRPr="00475185" w:rsidRDefault="00117E5C" w:rsidP="00117E5C">
      <w:pPr>
        <w:widowControl w:val="0"/>
        <w:autoSpaceDE w:val="0"/>
        <w:autoSpaceDN w:val="0"/>
        <w:adjustRightInd w:val="0"/>
        <w:spacing w:before="60"/>
        <w:ind w:left="482" w:hanging="482"/>
        <w:rPr>
          <w:sz w:val="22"/>
          <w:szCs w:val="22"/>
        </w:rPr>
      </w:pPr>
      <w:bookmarkStart w:id="20" w:name="Permaul"/>
      <w:r w:rsidRPr="00475185">
        <w:rPr>
          <w:sz w:val="22"/>
          <w:szCs w:val="22"/>
        </w:rPr>
        <w:t>Permaul</w:t>
      </w:r>
      <w:bookmarkEnd w:id="20"/>
      <w:r w:rsidRPr="00475185">
        <w:rPr>
          <w:sz w:val="22"/>
          <w:szCs w:val="22"/>
        </w:rPr>
        <w:t xml:space="preserve">, Perdita, </w:t>
      </w:r>
      <w:r w:rsidR="006D37E8" w:rsidRPr="00475185">
        <w:rPr>
          <w:sz w:val="22"/>
          <w:szCs w:val="22"/>
        </w:rPr>
        <w:t>dan</w:t>
      </w:r>
      <w:r w:rsidRPr="00475185">
        <w:rPr>
          <w:sz w:val="22"/>
          <w:szCs w:val="22"/>
        </w:rPr>
        <w:t xml:space="preserve"> Wanda </w:t>
      </w:r>
      <w:proofErr w:type="spellStart"/>
      <w:r w:rsidRPr="00475185">
        <w:rPr>
          <w:sz w:val="22"/>
          <w:szCs w:val="22"/>
        </w:rPr>
        <w:t>Phipatanakul</w:t>
      </w:r>
      <w:proofErr w:type="spellEnd"/>
      <w:r w:rsidRPr="00475185">
        <w:rPr>
          <w:sz w:val="22"/>
          <w:szCs w:val="22"/>
        </w:rPr>
        <w:t xml:space="preserve">. 2018. “School Environmental Intervention Programs.” </w:t>
      </w:r>
      <w:r w:rsidRPr="00475185">
        <w:rPr>
          <w:i/>
          <w:iCs/>
          <w:sz w:val="22"/>
          <w:szCs w:val="22"/>
        </w:rPr>
        <w:t>The Journal of Allergy and Clinical Immunology: In Practice</w:t>
      </w:r>
      <w:r w:rsidRPr="00475185">
        <w:rPr>
          <w:sz w:val="22"/>
          <w:szCs w:val="22"/>
        </w:rPr>
        <w:t xml:space="preserve"> 6 (1): 22–29. </w:t>
      </w:r>
      <w:hyperlink r:id="rId26" w:history="1">
        <w:r w:rsidRPr="00475185">
          <w:rPr>
            <w:rStyle w:val="Hyperlink"/>
            <w:sz w:val="22"/>
            <w:szCs w:val="22"/>
            <w:u w:val="none"/>
          </w:rPr>
          <w:t>https://doi.org/10.1016/j.jaip.2017.10.002</w:t>
        </w:r>
      </w:hyperlink>
    </w:p>
    <w:p w14:paraId="03FEBE15" w14:textId="6D46108E" w:rsidR="00117E5C" w:rsidRPr="00475185" w:rsidRDefault="00117E5C" w:rsidP="00117E5C">
      <w:pPr>
        <w:widowControl w:val="0"/>
        <w:autoSpaceDE w:val="0"/>
        <w:autoSpaceDN w:val="0"/>
        <w:adjustRightInd w:val="0"/>
        <w:spacing w:before="60"/>
        <w:ind w:left="482" w:hanging="482"/>
        <w:rPr>
          <w:sz w:val="22"/>
          <w:szCs w:val="22"/>
        </w:rPr>
      </w:pPr>
      <w:bookmarkStart w:id="21" w:name="Phelia"/>
      <w:r w:rsidRPr="00475185">
        <w:rPr>
          <w:sz w:val="22"/>
          <w:szCs w:val="22"/>
        </w:rPr>
        <w:t>Phelia</w:t>
      </w:r>
      <w:bookmarkEnd w:id="21"/>
      <w:r w:rsidRPr="00475185">
        <w:rPr>
          <w:sz w:val="22"/>
          <w:szCs w:val="22"/>
        </w:rPr>
        <w:t xml:space="preserve">, Arlina, Galuh Pramita, Try Susanto, Agus Widodo, </w:t>
      </w:r>
      <w:r w:rsidR="006D37E8" w:rsidRPr="00475185">
        <w:rPr>
          <w:sz w:val="22"/>
          <w:szCs w:val="22"/>
        </w:rPr>
        <w:t>dan</w:t>
      </w:r>
      <w:r w:rsidRPr="00475185">
        <w:rPr>
          <w:sz w:val="22"/>
          <w:szCs w:val="22"/>
        </w:rPr>
        <w:t xml:space="preserve"> Agus Tina. 2021. “Implementasi Project Base Learning </w:t>
      </w:r>
      <w:r w:rsidR="006D37E8" w:rsidRPr="00475185">
        <w:rPr>
          <w:sz w:val="22"/>
          <w:szCs w:val="22"/>
        </w:rPr>
        <w:t>d</w:t>
      </w:r>
      <w:r w:rsidRPr="00475185">
        <w:rPr>
          <w:sz w:val="22"/>
          <w:szCs w:val="22"/>
        </w:rPr>
        <w:t xml:space="preserve">engan Konsep Eco-Green </w:t>
      </w:r>
      <w:r w:rsidR="006D37E8" w:rsidRPr="00475185">
        <w:rPr>
          <w:sz w:val="22"/>
          <w:szCs w:val="22"/>
        </w:rPr>
        <w:t>d</w:t>
      </w:r>
      <w:r w:rsidRPr="00475185">
        <w:rPr>
          <w:sz w:val="22"/>
          <w:szCs w:val="22"/>
        </w:rPr>
        <w:t xml:space="preserve">i </w:t>
      </w:r>
      <w:r w:rsidR="006D37E8" w:rsidRPr="00475185">
        <w:rPr>
          <w:sz w:val="22"/>
          <w:szCs w:val="22"/>
        </w:rPr>
        <w:t xml:space="preserve">SMA IT </w:t>
      </w:r>
      <w:r w:rsidRPr="00475185">
        <w:rPr>
          <w:sz w:val="22"/>
          <w:szCs w:val="22"/>
        </w:rPr>
        <w:t xml:space="preserve">Baitul Jannah Bandar Lampung.” </w:t>
      </w:r>
      <w:r w:rsidRPr="00475185">
        <w:rPr>
          <w:i/>
          <w:iCs/>
          <w:sz w:val="22"/>
          <w:szCs w:val="22"/>
        </w:rPr>
        <w:t>SELAPARANG: Jurnal Pengabdian Masyarakat Berkemajuan</w:t>
      </w:r>
      <w:r w:rsidRPr="00475185">
        <w:rPr>
          <w:sz w:val="22"/>
          <w:szCs w:val="22"/>
        </w:rPr>
        <w:t xml:space="preserve"> 5 (1): 670–75. </w:t>
      </w:r>
      <w:hyperlink r:id="rId27" w:history="1">
        <w:r w:rsidRPr="00475185">
          <w:rPr>
            <w:rStyle w:val="Hyperlink"/>
            <w:sz w:val="22"/>
            <w:szCs w:val="22"/>
            <w:u w:val="none"/>
          </w:rPr>
          <w:t>https://doi.org/10.31764/jpmb.v5i1.4908</w:t>
        </w:r>
      </w:hyperlink>
    </w:p>
    <w:p w14:paraId="5ECEDF1A" w14:textId="02DE33D1" w:rsidR="00117E5C" w:rsidRPr="00475185" w:rsidRDefault="00117E5C" w:rsidP="00117E5C">
      <w:pPr>
        <w:widowControl w:val="0"/>
        <w:autoSpaceDE w:val="0"/>
        <w:autoSpaceDN w:val="0"/>
        <w:adjustRightInd w:val="0"/>
        <w:spacing w:before="60"/>
        <w:ind w:left="482" w:hanging="482"/>
        <w:rPr>
          <w:sz w:val="22"/>
          <w:szCs w:val="22"/>
        </w:rPr>
      </w:pPr>
      <w:bookmarkStart w:id="22" w:name="Rezkita"/>
      <w:proofErr w:type="spellStart"/>
      <w:r w:rsidRPr="00475185">
        <w:rPr>
          <w:sz w:val="22"/>
          <w:szCs w:val="22"/>
        </w:rPr>
        <w:t>Rezkita</w:t>
      </w:r>
      <w:bookmarkEnd w:id="22"/>
      <w:proofErr w:type="spellEnd"/>
      <w:r w:rsidRPr="00475185">
        <w:rPr>
          <w:sz w:val="22"/>
          <w:szCs w:val="22"/>
        </w:rPr>
        <w:t xml:space="preserve">, Shanta, </w:t>
      </w:r>
      <w:r w:rsidR="006D37E8" w:rsidRPr="00475185">
        <w:rPr>
          <w:sz w:val="22"/>
          <w:szCs w:val="22"/>
        </w:rPr>
        <w:t>dan</w:t>
      </w:r>
      <w:r w:rsidRPr="00475185">
        <w:rPr>
          <w:sz w:val="22"/>
          <w:szCs w:val="22"/>
        </w:rPr>
        <w:t xml:space="preserve"> Kristi Wardani. 2018. “Pengintegrasian Pendidikan Lingkungan Hidup Membentuk Karakter Peduli Lingkungan </w:t>
      </w:r>
      <w:r w:rsidR="006D37E8" w:rsidRPr="00475185">
        <w:rPr>
          <w:sz w:val="22"/>
          <w:szCs w:val="22"/>
        </w:rPr>
        <w:t>d</w:t>
      </w:r>
      <w:r w:rsidRPr="00475185">
        <w:rPr>
          <w:sz w:val="22"/>
          <w:szCs w:val="22"/>
        </w:rPr>
        <w:t xml:space="preserve">i Sekolah Dasar.” </w:t>
      </w:r>
      <w:r w:rsidRPr="00475185">
        <w:rPr>
          <w:i/>
          <w:iCs/>
          <w:sz w:val="22"/>
          <w:szCs w:val="22"/>
        </w:rPr>
        <w:t>TRIHAYU: Jurnal Pendidikan Ke-SD-</w:t>
      </w:r>
      <w:proofErr w:type="gramStart"/>
      <w:r w:rsidRPr="00475185">
        <w:rPr>
          <w:i/>
          <w:iCs/>
          <w:sz w:val="22"/>
          <w:szCs w:val="22"/>
        </w:rPr>
        <w:t>An</w:t>
      </w:r>
      <w:proofErr w:type="gramEnd"/>
      <w:r w:rsidRPr="00475185">
        <w:rPr>
          <w:sz w:val="22"/>
          <w:szCs w:val="22"/>
        </w:rPr>
        <w:t xml:space="preserve"> 4 (2). </w:t>
      </w:r>
      <w:hyperlink r:id="rId28" w:history="1">
        <w:r w:rsidRPr="00475185">
          <w:rPr>
            <w:rStyle w:val="Hyperlink"/>
            <w:sz w:val="22"/>
            <w:szCs w:val="22"/>
            <w:u w:val="none"/>
          </w:rPr>
          <w:t>http://jurnal.ustjogja.ac.id/index.php/trihayu/article/view/2237</w:t>
        </w:r>
      </w:hyperlink>
    </w:p>
    <w:p w14:paraId="4151E07B" w14:textId="77777777" w:rsidR="00117E5C" w:rsidRPr="00475185" w:rsidRDefault="00117E5C" w:rsidP="00117E5C">
      <w:pPr>
        <w:widowControl w:val="0"/>
        <w:autoSpaceDE w:val="0"/>
        <w:autoSpaceDN w:val="0"/>
        <w:adjustRightInd w:val="0"/>
        <w:spacing w:before="60"/>
        <w:ind w:left="482" w:hanging="482"/>
        <w:rPr>
          <w:sz w:val="22"/>
          <w:szCs w:val="22"/>
        </w:rPr>
      </w:pPr>
      <w:bookmarkStart w:id="23" w:name="Ridlo"/>
      <w:proofErr w:type="spellStart"/>
      <w:r w:rsidRPr="00475185">
        <w:rPr>
          <w:sz w:val="22"/>
          <w:szCs w:val="22"/>
        </w:rPr>
        <w:t>Ridlo</w:t>
      </w:r>
      <w:bookmarkEnd w:id="23"/>
      <w:proofErr w:type="spellEnd"/>
      <w:r w:rsidRPr="00475185">
        <w:rPr>
          <w:sz w:val="22"/>
          <w:szCs w:val="22"/>
        </w:rPr>
        <w:t xml:space="preserve">, Ubaid. 2023. </w:t>
      </w:r>
      <w:r w:rsidRPr="00475185">
        <w:rPr>
          <w:i/>
          <w:iCs/>
          <w:sz w:val="22"/>
          <w:szCs w:val="22"/>
        </w:rPr>
        <w:t>Metode Penelitian Studi Kasus: Teori Dan Praktik</w:t>
      </w:r>
      <w:r w:rsidRPr="00475185">
        <w:rPr>
          <w:sz w:val="22"/>
          <w:szCs w:val="22"/>
        </w:rPr>
        <w:t>. Jakarta: Publica Indonesia Utama.</w:t>
      </w:r>
    </w:p>
    <w:p w14:paraId="7D1DA812" w14:textId="4D38D18D" w:rsidR="00117E5C" w:rsidRPr="00475185" w:rsidRDefault="00117E5C" w:rsidP="00117E5C">
      <w:pPr>
        <w:widowControl w:val="0"/>
        <w:autoSpaceDE w:val="0"/>
        <w:autoSpaceDN w:val="0"/>
        <w:adjustRightInd w:val="0"/>
        <w:spacing w:before="60"/>
        <w:ind w:left="482" w:hanging="482"/>
        <w:rPr>
          <w:sz w:val="22"/>
          <w:szCs w:val="22"/>
        </w:rPr>
      </w:pPr>
      <w:bookmarkStart w:id="24" w:name="Rini"/>
      <w:r w:rsidRPr="00475185">
        <w:rPr>
          <w:sz w:val="22"/>
          <w:szCs w:val="22"/>
        </w:rPr>
        <w:t>Rini</w:t>
      </w:r>
      <w:bookmarkEnd w:id="24"/>
      <w:r w:rsidRPr="00475185">
        <w:rPr>
          <w:sz w:val="22"/>
          <w:szCs w:val="22"/>
        </w:rPr>
        <w:t xml:space="preserve">, Cahya Ramadhani </w:t>
      </w:r>
      <w:proofErr w:type="spellStart"/>
      <w:r w:rsidRPr="00475185">
        <w:rPr>
          <w:sz w:val="22"/>
          <w:szCs w:val="22"/>
        </w:rPr>
        <w:t>Setya</w:t>
      </w:r>
      <w:proofErr w:type="spellEnd"/>
      <w:r w:rsidRPr="00475185">
        <w:rPr>
          <w:sz w:val="22"/>
          <w:szCs w:val="22"/>
        </w:rPr>
        <w:t xml:space="preserve">, </w:t>
      </w:r>
      <w:r w:rsidR="006D37E8" w:rsidRPr="00475185">
        <w:rPr>
          <w:sz w:val="22"/>
          <w:szCs w:val="22"/>
        </w:rPr>
        <w:t>dan</w:t>
      </w:r>
      <w:r w:rsidRPr="00475185">
        <w:rPr>
          <w:sz w:val="22"/>
          <w:szCs w:val="22"/>
        </w:rPr>
        <w:t xml:space="preserve"> Henry </w:t>
      </w:r>
      <w:proofErr w:type="spellStart"/>
      <w:r w:rsidRPr="00475185">
        <w:rPr>
          <w:sz w:val="22"/>
          <w:szCs w:val="22"/>
        </w:rPr>
        <w:t>Aditia</w:t>
      </w:r>
      <w:proofErr w:type="spellEnd"/>
      <w:r w:rsidRPr="00475185">
        <w:rPr>
          <w:sz w:val="22"/>
          <w:szCs w:val="22"/>
        </w:rPr>
        <w:t xml:space="preserve"> </w:t>
      </w:r>
      <w:proofErr w:type="spellStart"/>
      <w:r w:rsidRPr="00475185">
        <w:rPr>
          <w:sz w:val="22"/>
          <w:szCs w:val="22"/>
        </w:rPr>
        <w:t>Rigianti</w:t>
      </w:r>
      <w:proofErr w:type="spellEnd"/>
      <w:r w:rsidRPr="00475185">
        <w:rPr>
          <w:sz w:val="22"/>
          <w:szCs w:val="22"/>
        </w:rPr>
        <w:t xml:space="preserve">. 2023. “Implementasi Metode Pembelajaran Berbasis Alam </w:t>
      </w:r>
      <w:r w:rsidR="006D37E8" w:rsidRPr="00475185">
        <w:rPr>
          <w:sz w:val="22"/>
          <w:szCs w:val="22"/>
        </w:rPr>
        <w:t>u</w:t>
      </w:r>
      <w:r w:rsidRPr="00475185">
        <w:rPr>
          <w:sz w:val="22"/>
          <w:szCs w:val="22"/>
        </w:rPr>
        <w:t xml:space="preserve">ntuk Membentuk Karakter Peduli Lingkungan </w:t>
      </w:r>
      <w:r w:rsidR="006D37E8" w:rsidRPr="00475185">
        <w:rPr>
          <w:sz w:val="22"/>
          <w:szCs w:val="22"/>
        </w:rPr>
        <w:t>d</w:t>
      </w:r>
      <w:r w:rsidRPr="00475185">
        <w:rPr>
          <w:sz w:val="22"/>
          <w:szCs w:val="22"/>
        </w:rPr>
        <w:t xml:space="preserve">i Jogja Green School.” </w:t>
      </w:r>
      <w:r w:rsidRPr="00475185">
        <w:rPr>
          <w:i/>
          <w:iCs/>
          <w:sz w:val="22"/>
          <w:szCs w:val="22"/>
        </w:rPr>
        <w:t>Dialektika Jurnal Pendidikan</w:t>
      </w:r>
      <w:r w:rsidRPr="00475185">
        <w:rPr>
          <w:sz w:val="22"/>
          <w:szCs w:val="22"/>
        </w:rPr>
        <w:t xml:space="preserve"> 7 (2): 265–74. </w:t>
      </w:r>
      <w:hyperlink r:id="rId29" w:history="1">
        <w:r w:rsidRPr="00475185">
          <w:rPr>
            <w:rStyle w:val="Hyperlink"/>
            <w:sz w:val="22"/>
            <w:szCs w:val="22"/>
            <w:u w:val="none"/>
          </w:rPr>
          <w:t>https://journal.peradaban.ac.id/index.php/dfkip/article/view/1632</w:t>
        </w:r>
      </w:hyperlink>
    </w:p>
    <w:p w14:paraId="75C5AF20" w14:textId="59F36D36" w:rsidR="00117E5C" w:rsidRPr="00475185" w:rsidRDefault="00117E5C" w:rsidP="00117E5C">
      <w:pPr>
        <w:widowControl w:val="0"/>
        <w:autoSpaceDE w:val="0"/>
        <w:autoSpaceDN w:val="0"/>
        <w:adjustRightInd w:val="0"/>
        <w:spacing w:before="60"/>
        <w:ind w:left="482" w:hanging="482"/>
        <w:rPr>
          <w:sz w:val="22"/>
          <w:szCs w:val="22"/>
        </w:rPr>
      </w:pPr>
      <w:bookmarkStart w:id="25" w:name="Salim"/>
      <w:r w:rsidRPr="00475185">
        <w:rPr>
          <w:sz w:val="22"/>
          <w:szCs w:val="22"/>
        </w:rPr>
        <w:t>Salim</w:t>
      </w:r>
      <w:bookmarkEnd w:id="25"/>
      <w:r w:rsidRPr="00475185">
        <w:rPr>
          <w:sz w:val="22"/>
          <w:szCs w:val="22"/>
        </w:rPr>
        <w:t xml:space="preserve">, Agus, Ria </w:t>
      </w:r>
      <w:proofErr w:type="spellStart"/>
      <w:r w:rsidRPr="00475185">
        <w:rPr>
          <w:sz w:val="22"/>
          <w:szCs w:val="22"/>
        </w:rPr>
        <w:t>Anggraeni</w:t>
      </w:r>
      <w:proofErr w:type="spellEnd"/>
      <w:r w:rsidRPr="00475185">
        <w:rPr>
          <w:sz w:val="22"/>
          <w:szCs w:val="22"/>
        </w:rPr>
        <w:t xml:space="preserve"> Utami, </w:t>
      </w:r>
      <w:r w:rsidR="006D37E8" w:rsidRPr="00475185">
        <w:rPr>
          <w:sz w:val="22"/>
          <w:szCs w:val="22"/>
        </w:rPr>
        <w:t>dan</w:t>
      </w:r>
      <w:r w:rsidRPr="00475185">
        <w:rPr>
          <w:sz w:val="22"/>
          <w:szCs w:val="22"/>
        </w:rPr>
        <w:t xml:space="preserve"> Zico Junius Fernando. 2022. “Green Victimology: Sebuah Konsep Perlindungan Korban </w:t>
      </w:r>
      <w:r w:rsidR="006D37E8" w:rsidRPr="00475185">
        <w:rPr>
          <w:sz w:val="22"/>
          <w:szCs w:val="22"/>
        </w:rPr>
        <w:t>d</w:t>
      </w:r>
      <w:r w:rsidRPr="00475185">
        <w:rPr>
          <w:sz w:val="22"/>
          <w:szCs w:val="22"/>
        </w:rPr>
        <w:t xml:space="preserve">an Penegakan Hukum Lingkungan </w:t>
      </w:r>
      <w:r w:rsidR="006D37E8" w:rsidRPr="00475185">
        <w:rPr>
          <w:sz w:val="22"/>
          <w:szCs w:val="22"/>
        </w:rPr>
        <w:t>d</w:t>
      </w:r>
      <w:r w:rsidRPr="00475185">
        <w:rPr>
          <w:sz w:val="22"/>
          <w:szCs w:val="22"/>
        </w:rPr>
        <w:t xml:space="preserve">i Indonesia.” </w:t>
      </w:r>
      <w:r w:rsidRPr="00475185">
        <w:rPr>
          <w:i/>
          <w:iCs/>
          <w:sz w:val="22"/>
          <w:szCs w:val="22"/>
        </w:rPr>
        <w:t>Bina Hukum Lingkungan</w:t>
      </w:r>
      <w:r w:rsidRPr="00475185">
        <w:rPr>
          <w:sz w:val="22"/>
          <w:szCs w:val="22"/>
        </w:rPr>
        <w:t xml:space="preserve"> 7 (1): 59–79. </w:t>
      </w:r>
      <w:hyperlink r:id="rId30" w:history="1">
        <w:r w:rsidRPr="00475185">
          <w:rPr>
            <w:rStyle w:val="Hyperlink"/>
            <w:sz w:val="22"/>
            <w:szCs w:val="22"/>
            <w:u w:val="none"/>
          </w:rPr>
          <w:t>https://www.bhl-jurnal.or.id/index.php/bhl/article/view/179</w:t>
        </w:r>
      </w:hyperlink>
    </w:p>
    <w:p w14:paraId="3BDC50BE" w14:textId="3A38DABD" w:rsidR="00117E5C" w:rsidRPr="00475185" w:rsidRDefault="00117E5C" w:rsidP="00117E5C">
      <w:pPr>
        <w:widowControl w:val="0"/>
        <w:autoSpaceDE w:val="0"/>
        <w:autoSpaceDN w:val="0"/>
        <w:adjustRightInd w:val="0"/>
        <w:spacing w:before="60"/>
        <w:ind w:left="482" w:hanging="482"/>
        <w:rPr>
          <w:sz w:val="22"/>
          <w:szCs w:val="22"/>
        </w:rPr>
      </w:pPr>
      <w:bookmarkStart w:id="26" w:name="Setiabudi"/>
      <w:proofErr w:type="spellStart"/>
      <w:r w:rsidRPr="00475185">
        <w:rPr>
          <w:sz w:val="22"/>
          <w:szCs w:val="22"/>
        </w:rPr>
        <w:t>Setiabudi</w:t>
      </w:r>
      <w:bookmarkEnd w:id="26"/>
      <w:proofErr w:type="spellEnd"/>
      <w:r w:rsidRPr="00475185">
        <w:rPr>
          <w:sz w:val="22"/>
          <w:szCs w:val="22"/>
        </w:rPr>
        <w:t xml:space="preserve">, Dede Indra, D Abdul Kohar, Deny Setiawan, </w:t>
      </w:r>
      <w:r w:rsidR="006D37E8" w:rsidRPr="00475185">
        <w:rPr>
          <w:sz w:val="22"/>
          <w:szCs w:val="22"/>
        </w:rPr>
        <w:t>dan</w:t>
      </w:r>
      <w:r w:rsidRPr="00475185">
        <w:rPr>
          <w:sz w:val="22"/>
          <w:szCs w:val="22"/>
        </w:rPr>
        <w:t xml:space="preserve"> </w:t>
      </w:r>
      <w:proofErr w:type="spellStart"/>
      <w:r w:rsidRPr="00475185">
        <w:rPr>
          <w:sz w:val="22"/>
          <w:szCs w:val="22"/>
        </w:rPr>
        <w:t>Qiqi</w:t>
      </w:r>
      <w:proofErr w:type="spellEnd"/>
      <w:r w:rsidRPr="00475185">
        <w:rPr>
          <w:sz w:val="22"/>
          <w:szCs w:val="22"/>
        </w:rPr>
        <w:t xml:space="preserve"> </w:t>
      </w:r>
      <w:proofErr w:type="spellStart"/>
      <w:r w:rsidRPr="00475185">
        <w:rPr>
          <w:sz w:val="22"/>
          <w:szCs w:val="22"/>
        </w:rPr>
        <w:t>Yuliati</w:t>
      </w:r>
      <w:proofErr w:type="spellEnd"/>
      <w:r w:rsidRPr="00475185">
        <w:rPr>
          <w:sz w:val="22"/>
          <w:szCs w:val="22"/>
        </w:rPr>
        <w:t xml:space="preserve"> </w:t>
      </w:r>
      <w:proofErr w:type="spellStart"/>
      <w:r w:rsidRPr="00475185">
        <w:rPr>
          <w:sz w:val="22"/>
          <w:szCs w:val="22"/>
        </w:rPr>
        <w:t>Zaqiah</w:t>
      </w:r>
      <w:proofErr w:type="spellEnd"/>
      <w:r w:rsidRPr="00475185">
        <w:rPr>
          <w:sz w:val="22"/>
          <w:szCs w:val="22"/>
        </w:rPr>
        <w:t xml:space="preserve">. 2024. “Inovasi Pengembangan Infrastruktur Madrasah Berbasis Ramah Lingkungan.” </w:t>
      </w:r>
      <w:proofErr w:type="spellStart"/>
      <w:r w:rsidRPr="00475185">
        <w:rPr>
          <w:i/>
          <w:iCs/>
          <w:sz w:val="22"/>
          <w:szCs w:val="22"/>
        </w:rPr>
        <w:t>Didaktika</w:t>
      </w:r>
      <w:proofErr w:type="spellEnd"/>
      <w:r w:rsidRPr="00475185">
        <w:rPr>
          <w:i/>
          <w:iCs/>
          <w:sz w:val="22"/>
          <w:szCs w:val="22"/>
        </w:rPr>
        <w:t>: Jurnal Kependidikan</w:t>
      </w:r>
      <w:r w:rsidRPr="00475185">
        <w:rPr>
          <w:sz w:val="22"/>
          <w:szCs w:val="22"/>
        </w:rPr>
        <w:t xml:space="preserve"> 13 (3): 3759–68. </w:t>
      </w:r>
      <w:hyperlink r:id="rId31" w:history="1">
        <w:r w:rsidRPr="00475185">
          <w:rPr>
            <w:rStyle w:val="Hyperlink"/>
            <w:sz w:val="22"/>
            <w:szCs w:val="22"/>
            <w:u w:val="none"/>
          </w:rPr>
          <w:t>https://jurnaldidaktika.org/contents/article/view/911</w:t>
        </w:r>
      </w:hyperlink>
    </w:p>
    <w:p w14:paraId="0E125514" w14:textId="77777777" w:rsidR="00117E5C" w:rsidRPr="00475185" w:rsidRDefault="00117E5C" w:rsidP="00117E5C">
      <w:pPr>
        <w:widowControl w:val="0"/>
        <w:autoSpaceDE w:val="0"/>
        <w:autoSpaceDN w:val="0"/>
        <w:adjustRightInd w:val="0"/>
        <w:spacing w:before="60"/>
        <w:ind w:left="482" w:hanging="482"/>
        <w:rPr>
          <w:sz w:val="22"/>
          <w:szCs w:val="22"/>
        </w:rPr>
      </w:pPr>
      <w:bookmarkStart w:id="27" w:name="Sugiyono"/>
      <w:r w:rsidRPr="00475185">
        <w:rPr>
          <w:sz w:val="22"/>
          <w:szCs w:val="22"/>
        </w:rPr>
        <w:t>Sugiyono</w:t>
      </w:r>
      <w:bookmarkEnd w:id="27"/>
      <w:r w:rsidRPr="00475185">
        <w:rPr>
          <w:sz w:val="22"/>
          <w:szCs w:val="22"/>
        </w:rPr>
        <w:t xml:space="preserve">. 2019. </w:t>
      </w:r>
      <w:r w:rsidRPr="00475185">
        <w:rPr>
          <w:i/>
          <w:iCs/>
          <w:sz w:val="22"/>
          <w:szCs w:val="22"/>
        </w:rPr>
        <w:t xml:space="preserve">Metode Penelitian </w:t>
      </w:r>
      <w:proofErr w:type="spellStart"/>
      <w:r w:rsidRPr="00475185">
        <w:rPr>
          <w:i/>
          <w:iCs/>
          <w:sz w:val="22"/>
          <w:szCs w:val="22"/>
        </w:rPr>
        <w:t>Kunatitatif</w:t>
      </w:r>
      <w:proofErr w:type="spellEnd"/>
      <w:r w:rsidRPr="00475185">
        <w:rPr>
          <w:i/>
          <w:iCs/>
          <w:sz w:val="22"/>
          <w:szCs w:val="22"/>
        </w:rPr>
        <w:t xml:space="preserve"> Kualitatif Dan R&amp;D</w:t>
      </w:r>
      <w:r w:rsidRPr="00475185">
        <w:rPr>
          <w:sz w:val="22"/>
          <w:szCs w:val="22"/>
        </w:rPr>
        <w:t xml:space="preserve">. Bandung: </w:t>
      </w:r>
      <w:proofErr w:type="spellStart"/>
      <w:r w:rsidRPr="00475185">
        <w:rPr>
          <w:sz w:val="22"/>
          <w:szCs w:val="22"/>
        </w:rPr>
        <w:t>Alfabeta</w:t>
      </w:r>
      <w:proofErr w:type="spellEnd"/>
      <w:r w:rsidRPr="00475185">
        <w:rPr>
          <w:sz w:val="22"/>
          <w:szCs w:val="22"/>
        </w:rPr>
        <w:t>.</w:t>
      </w:r>
    </w:p>
    <w:p w14:paraId="7056A1C0" w14:textId="3C4EBAEC" w:rsidR="00117E5C" w:rsidRPr="00475185" w:rsidRDefault="00117E5C" w:rsidP="00117E5C">
      <w:pPr>
        <w:widowControl w:val="0"/>
        <w:autoSpaceDE w:val="0"/>
        <w:autoSpaceDN w:val="0"/>
        <w:adjustRightInd w:val="0"/>
        <w:spacing w:before="60"/>
        <w:ind w:left="482" w:hanging="482"/>
        <w:rPr>
          <w:sz w:val="22"/>
          <w:szCs w:val="22"/>
        </w:rPr>
      </w:pPr>
      <w:bookmarkStart w:id="28" w:name="Wahana"/>
      <w:r w:rsidRPr="00475185">
        <w:rPr>
          <w:sz w:val="22"/>
          <w:szCs w:val="22"/>
        </w:rPr>
        <w:t>Wahana</w:t>
      </w:r>
      <w:bookmarkEnd w:id="28"/>
      <w:r w:rsidRPr="00475185">
        <w:rPr>
          <w:sz w:val="22"/>
          <w:szCs w:val="22"/>
        </w:rPr>
        <w:t xml:space="preserve"> Lingkungan Hidup Indonesia. 2021. “Kondisi Lingkungan Hidup </w:t>
      </w:r>
      <w:r w:rsidR="006D37E8" w:rsidRPr="00475185">
        <w:rPr>
          <w:sz w:val="22"/>
          <w:szCs w:val="22"/>
        </w:rPr>
        <w:t>d</w:t>
      </w:r>
      <w:r w:rsidRPr="00475185">
        <w:rPr>
          <w:sz w:val="22"/>
          <w:szCs w:val="22"/>
        </w:rPr>
        <w:t xml:space="preserve">i Indonesia </w:t>
      </w:r>
      <w:r w:rsidR="006D37E8" w:rsidRPr="00475185">
        <w:rPr>
          <w:sz w:val="22"/>
          <w:szCs w:val="22"/>
        </w:rPr>
        <w:t>d</w:t>
      </w:r>
      <w:r w:rsidRPr="00475185">
        <w:rPr>
          <w:sz w:val="22"/>
          <w:szCs w:val="22"/>
        </w:rPr>
        <w:t xml:space="preserve">i Tengah Isu Pemanasan Global.” Diakses 13 Desember 2023. 2021. </w:t>
      </w:r>
      <w:hyperlink r:id="rId32" w:history="1">
        <w:r w:rsidRPr="00475185">
          <w:rPr>
            <w:rStyle w:val="Hyperlink"/>
            <w:sz w:val="22"/>
            <w:szCs w:val="22"/>
            <w:u w:val="none"/>
          </w:rPr>
          <w:t>https://www.walhi.or.id/kondisi-lingkungan-hidup-di-indonesia-di-tengah-isu-pemanasan-global</w:t>
        </w:r>
      </w:hyperlink>
    </w:p>
    <w:p w14:paraId="46883983" w14:textId="75453B1B" w:rsidR="00117E5C" w:rsidRPr="00475185" w:rsidRDefault="00117E5C" w:rsidP="00117E5C">
      <w:pPr>
        <w:widowControl w:val="0"/>
        <w:autoSpaceDE w:val="0"/>
        <w:autoSpaceDN w:val="0"/>
        <w:adjustRightInd w:val="0"/>
        <w:spacing w:before="60"/>
        <w:ind w:left="482" w:hanging="482"/>
        <w:rPr>
          <w:sz w:val="22"/>
          <w:szCs w:val="22"/>
        </w:rPr>
      </w:pPr>
      <w:bookmarkStart w:id="29" w:name="Wahyudi"/>
      <w:r w:rsidRPr="00475185">
        <w:rPr>
          <w:sz w:val="22"/>
          <w:szCs w:val="22"/>
        </w:rPr>
        <w:lastRenderedPageBreak/>
        <w:t>Wahyudi</w:t>
      </w:r>
      <w:bookmarkEnd w:id="29"/>
      <w:r w:rsidRPr="00475185">
        <w:rPr>
          <w:sz w:val="22"/>
          <w:szCs w:val="22"/>
        </w:rPr>
        <w:t xml:space="preserve">, Mukhammad, Fifi </w:t>
      </w:r>
      <w:proofErr w:type="spellStart"/>
      <w:r w:rsidRPr="00475185">
        <w:rPr>
          <w:sz w:val="22"/>
          <w:szCs w:val="22"/>
        </w:rPr>
        <w:t>Arisanti</w:t>
      </w:r>
      <w:proofErr w:type="spellEnd"/>
      <w:r w:rsidRPr="00475185">
        <w:rPr>
          <w:sz w:val="22"/>
          <w:szCs w:val="22"/>
        </w:rPr>
        <w:t xml:space="preserve">, and </w:t>
      </w:r>
      <w:proofErr w:type="spellStart"/>
      <w:proofErr w:type="gramStart"/>
      <w:r w:rsidRPr="00475185">
        <w:rPr>
          <w:sz w:val="22"/>
          <w:szCs w:val="22"/>
        </w:rPr>
        <w:t>Muhammad‘</w:t>
      </w:r>
      <w:proofErr w:type="gramEnd"/>
      <w:r w:rsidRPr="00475185">
        <w:rPr>
          <w:sz w:val="22"/>
          <w:szCs w:val="22"/>
        </w:rPr>
        <w:t>Azam</w:t>
      </w:r>
      <w:proofErr w:type="spellEnd"/>
      <w:r w:rsidRPr="00475185">
        <w:rPr>
          <w:sz w:val="22"/>
          <w:szCs w:val="22"/>
        </w:rPr>
        <w:t xml:space="preserve"> Muttaqin. 2024. “Pendekatan Holistik </w:t>
      </w:r>
      <w:r w:rsidR="006D37E8" w:rsidRPr="00475185">
        <w:rPr>
          <w:sz w:val="22"/>
          <w:szCs w:val="22"/>
        </w:rPr>
        <w:t>d</w:t>
      </w:r>
      <w:r w:rsidRPr="00475185">
        <w:rPr>
          <w:sz w:val="22"/>
          <w:szCs w:val="22"/>
        </w:rPr>
        <w:t xml:space="preserve">alam Pendidikan Anak Usia Dini: Menyelaraskan Aspek Kognitif, Emosional </w:t>
      </w:r>
      <w:r w:rsidR="006D37E8" w:rsidRPr="00475185">
        <w:rPr>
          <w:sz w:val="22"/>
          <w:szCs w:val="22"/>
        </w:rPr>
        <w:t>d</w:t>
      </w:r>
      <w:r w:rsidRPr="00475185">
        <w:rPr>
          <w:sz w:val="22"/>
          <w:szCs w:val="22"/>
        </w:rPr>
        <w:t xml:space="preserve">an Sosial.” </w:t>
      </w:r>
      <w:r w:rsidRPr="00475185">
        <w:rPr>
          <w:i/>
          <w:iCs/>
          <w:sz w:val="22"/>
          <w:szCs w:val="22"/>
        </w:rPr>
        <w:t xml:space="preserve">Journal </w:t>
      </w:r>
      <w:r w:rsidR="006D37E8" w:rsidRPr="00475185">
        <w:rPr>
          <w:i/>
          <w:iCs/>
          <w:sz w:val="22"/>
          <w:szCs w:val="22"/>
        </w:rPr>
        <w:t>o</w:t>
      </w:r>
      <w:r w:rsidRPr="00475185">
        <w:rPr>
          <w:i/>
          <w:iCs/>
          <w:sz w:val="22"/>
          <w:szCs w:val="22"/>
        </w:rPr>
        <w:t>f Early Childhood Education Studies</w:t>
      </w:r>
      <w:r w:rsidRPr="00475185">
        <w:rPr>
          <w:sz w:val="22"/>
          <w:szCs w:val="22"/>
        </w:rPr>
        <w:t xml:space="preserve"> 4 (1): 33–72. </w:t>
      </w:r>
      <w:hyperlink r:id="rId33" w:history="1">
        <w:r w:rsidRPr="00475185">
          <w:rPr>
            <w:rStyle w:val="Hyperlink"/>
            <w:sz w:val="22"/>
            <w:szCs w:val="22"/>
            <w:u w:val="none"/>
          </w:rPr>
          <w:t>https://doi.org/10.54180/joeces.2024.4.1.33-72</w:t>
        </w:r>
      </w:hyperlink>
    </w:p>
    <w:p w14:paraId="73132CAE" w14:textId="77777777" w:rsidR="00117E5C" w:rsidRPr="00061408" w:rsidRDefault="00117E5C" w:rsidP="00117E5C">
      <w:pPr>
        <w:pStyle w:val="NormalWeb"/>
        <w:shd w:val="clear" w:color="auto" w:fill="FFFFFF"/>
        <w:spacing w:before="120" w:beforeAutospacing="0" w:after="0" w:afterAutospacing="0"/>
        <w:ind w:left="482" w:hanging="482"/>
        <w:jc w:val="both"/>
        <w:textAlignment w:val="baseline"/>
        <w:rPr>
          <w:b/>
          <w:bCs/>
          <w:sz w:val="22"/>
          <w:szCs w:val="22"/>
          <w:lang w:val="en-US"/>
        </w:rPr>
      </w:pPr>
      <w:r w:rsidRPr="00061408">
        <w:rPr>
          <w:sz w:val="22"/>
          <w:szCs w:val="22"/>
          <w:lang w:val="en-US"/>
        </w:rPr>
        <w:fldChar w:fldCharType="end"/>
      </w:r>
      <w:r w:rsidRPr="00061408">
        <w:rPr>
          <w:b/>
          <w:bCs/>
          <w:iCs/>
          <w:sz w:val="22"/>
          <w:szCs w:val="22"/>
          <w:lang w:val="en-US"/>
        </w:rPr>
        <w:t>Sumber Wawancara</w:t>
      </w:r>
    </w:p>
    <w:p w14:paraId="41A60419" w14:textId="3425BCFE" w:rsidR="00117E5C" w:rsidRPr="00061408" w:rsidRDefault="00117E5C" w:rsidP="00117E5C">
      <w:pPr>
        <w:widowControl w:val="0"/>
        <w:autoSpaceDE w:val="0"/>
        <w:autoSpaceDN w:val="0"/>
        <w:adjustRightInd w:val="0"/>
        <w:spacing w:before="60"/>
        <w:ind w:left="482" w:hanging="482"/>
        <w:rPr>
          <w:sz w:val="22"/>
          <w:szCs w:val="22"/>
        </w:rPr>
      </w:pPr>
      <w:bookmarkStart w:id="30" w:name="Mardiyah"/>
      <w:r w:rsidRPr="00061408">
        <w:rPr>
          <w:sz w:val="22"/>
          <w:szCs w:val="22"/>
        </w:rPr>
        <w:t>Mardiyah</w:t>
      </w:r>
      <w:bookmarkEnd w:id="30"/>
      <w:r w:rsidRPr="00061408">
        <w:rPr>
          <w:sz w:val="22"/>
          <w:szCs w:val="22"/>
        </w:rPr>
        <w:t xml:space="preserve">. 2024. (Guru </w:t>
      </w:r>
      <w:r w:rsidR="00D559D3" w:rsidRPr="00D559D3">
        <w:rPr>
          <w:sz w:val="22"/>
          <w:szCs w:val="22"/>
        </w:rPr>
        <w:t>Sekolah Dasar Alam Qur’an Bintang Madani</w:t>
      </w:r>
      <w:r w:rsidRPr="00061408">
        <w:rPr>
          <w:sz w:val="22"/>
          <w:szCs w:val="22"/>
        </w:rPr>
        <w:t xml:space="preserve">). </w:t>
      </w:r>
      <w:r w:rsidRPr="00061408">
        <w:rPr>
          <w:i/>
          <w:iCs/>
          <w:sz w:val="22"/>
          <w:szCs w:val="22"/>
        </w:rPr>
        <w:t>Wawancara</w:t>
      </w:r>
      <w:r w:rsidRPr="00061408">
        <w:rPr>
          <w:sz w:val="22"/>
          <w:szCs w:val="22"/>
        </w:rPr>
        <w:t>. Bandar Lampung, 5 Agustus 2024.</w:t>
      </w:r>
    </w:p>
    <w:p w14:paraId="18F81AB6" w14:textId="73DFF271" w:rsidR="00117E5C" w:rsidRPr="00061408" w:rsidRDefault="00117E5C" w:rsidP="00117E5C">
      <w:pPr>
        <w:widowControl w:val="0"/>
        <w:autoSpaceDE w:val="0"/>
        <w:autoSpaceDN w:val="0"/>
        <w:adjustRightInd w:val="0"/>
        <w:spacing w:before="60"/>
        <w:ind w:left="482" w:hanging="482"/>
        <w:rPr>
          <w:sz w:val="22"/>
          <w:szCs w:val="22"/>
        </w:rPr>
      </w:pPr>
      <w:bookmarkStart w:id="31" w:name="Rogayah"/>
      <w:proofErr w:type="spellStart"/>
      <w:r w:rsidRPr="00061408">
        <w:rPr>
          <w:sz w:val="22"/>
          <w:szCs w:val="22"/>
        </w:rPr>
        <w:t>Rogayah</w:t>
      </w:r>
      <w:bookmarkEnd w:id="31"/>
      <w:proofErr w:type="spellEnd"/>
      <w:r w:rsidR="002D462D">
        <w:rPr>
          <w:sz w:val="22"/>
          <w:szCs w:val="22"/>
        </w:rPr>
        <w:t xml:space="preserve">, </w:t>
      </w:r>
      <w:proofErr w:type="spellStart"/>
      <w:r w:rsidR="002D462D" w:rsidRPr="002D462D">
        <w:rPr>
          <w:sz w:val="22"/>
          <w:szCs w:val="22"/>
        </w:rPr>
        <w:t>Yayah</w:t>
      </w:r>
      <w:proofErr w:type="spellEnd"/>
      <w:r w:rsidRPr="00061408">
        <w:rPr>
          <w:sz w:val="22"/>
          <w:szCs w:val="22"/>
        </w:rPr>
        <w:t xml:space="preserve">. 2024. (Kepala </w:t>
      </w:r>
      <w:r w:rsidR="00D559D3" w:rsidRPr="00D559D3">
        <w:rPr>
          <w:sz w:val="22"/>
          <w:szCs w:val="22"/>
        </w:rPr>
        <w:t>Sekolah Dasar Alam Qur’an Bintang Madani</w:t>
      </w:r>
      <w:r w:rsidRPr="00061408">
        <w:rPr>
          <w:sz w:val="22"/>
          <w:szCs w:val="22"/>
        </w:rPr>
        <w:t xml:space="preserve">). </w:t>
      </w:r>
      <w:r w:rsidRPr="00061408">
        <w:rPr>
          <w:i/>
          <w:iCs/>
          <w:sz w:val="22"/>
          <w:szCs w:val="22"/>
        </w:rPr>
        <w:t>Wawancara</w:t>
      </w:r>
      <w:r w:rsidRPr="00061408">
        <w:rPr>
          <w:sz w:val="22"/>
          <w:szCs w:val="22"/>
        </w:rPr>
        <w:t>. Bandar Lampung, 29 Juli 2024.</w:t>
      </w:r>
    </w:p>
    <w:p w14:paraId="0ADE3E38" w14:textId="0DBA944A" w:rsidR="00117E5C" w:rsidRDefault="00117E5C" w:rsidP="00117E5C">
      <w:pPr>
        <w:widowControl w:val="0"/>
        <w:autoSpaceDE w:val="0"/>
        <w:autoSpaceDN w:val="0"/>
        <w:adjustRightInd w:val="0"/>
        <w:spacing w:before="60"/>
        <w:ind w:left="482" w:hanging="482"/>
        <w:rPr>
          <w:rFonts w:eastAsia="Calibri"/>
          <w:sz w:val="22"/>
          <w:szCs w:val="22"/>
          <w:lang w:eastAsia="en-US"/>
        </w:rPr>
      </w:pPr>
      <w:bookmarkStart w:id="32" w:name="Yanti"/>
      <w:r w:rsidRPr="00061408">
        <w:rPr>
          <w:sz w:val="22"/>
          <w:szCs w:val="22"/>
        </w:rPr>
        <w:t>Yanti</w:t>
      </w:r>
      <w:bookmarkEnd w:id="32"/>
      <w:r w:rsidRPr="00061408">
        <w:rPr>
          <w:sz w:val="22"/>
          <w:szCs w:val="22"/>
        </w:rPr>
        <w:t xml:space="preserve">, Yuli. 2024. (Guru </w:t>
      </w:r>
      <w:r w:rsidR="00D559D3" w:rsidRPr="00D559D3">
        <w:rPr>
          <w:sz w:val="22"/>
          <w:szCs w:val="22"/>
        </w:rPr>
        <w:t>Sekolah Dasar Alam Qur’an Bintang Madani</w:t>
      </w:r>
      <w:r w:rsidRPr="00061408">
        <w:rPr>
          <w:sz w:val="22"/>
          <w:szCs w:val="22"/>
        </w:rPr>
        <w:t xml:space="preserve">). </w:t>
      </w:r>
      <w:r w:rsidRPr="00061408">
        <w:rPr>
          <w:i/>
          <w:iCs/>
          <w:sz w:val="22"/>
          <w:szCs w:val="22"/>
        </w:rPr>
        <w:t>Wawancara</w:t>
      </w:r>
      <w:r w:rsidRPr="00061408">
        <w:rPr>
          <w:sz w:val="22"/>
          <w:szCs w:val="22"/>
        </w:rPr>
        <w:t>. Bandar Lampung, 6 Agustus 2024.</w:t>
      </w:r>
    </w:p>
    <w:sectPr w:rsidR="00117E5C" w:rsidSect="00AB69B6">
      <w:headerReference w:type="even" r:id="rId34"/>
      <w:headerReference w:type="default" r:id="rId35"/>
      <w:footerReference w:type="even" r:id="rId36"/>
      <w:footerReference w:type="default" r:id="rId37"/>
      <w:headerReference w:type="first" r:id="rId38"/>
      <w:footerReference w:type="first" r:id="rId39"/>
      <w:footnotePr>
        <w:pos w:val="beneathText"/>
      </w:footnotePr>
      <w:type w:val="continuous"/>
      <w:pgSz w:w="11905" w:h="16837"/>
      <w:pgMar w:top="1701" w:right="1418" w:bottom="1701" w:left="1418" w:header="851" w:footer="851" w:gutter="0"/>
      <w:pgNumType w:start="57"/>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6C85CE" w14:textId="77777777" w:rsidR="001F3508" w:rsidRPr="00061408" w:rsidRDefault="001F3508" w:rsidP="004E422B">
      <w:r w:rsidRPr="00061408">
        <w:separator/>
      </w:r>
    </w:p>
  </w:endnote>
  <w:endnote w:type="continuationSeparator" w:id="0">
    <w:p w14:paraId="2D86B7F0" w14:textId="77777777" w:rsidR="001F3508" w:rsidRPr="00061408" w:rsidRDefault="001F3508" w:rsidP="004E422B">
      <w:r w:rsidRPr="0006140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7391E" w14:textId="265D6E13" w:rsidR="00D30B96" w:rsidRPr="00061408" w:rsidRDefault="002E7FC5" w:rsidP="002E7FC5">
    <w:pPr>
      <w:pStyle w:val="Footer"/>
      <w:rPr>
        <w:rFonts w:ascii="Lucida Bright" w:hAnsi="Lucida Bright"/>
        <w:sz w:val="20"/>
        <w:szCs w:val="20"/>
      </w:rPr>
    </w:pPr>
    <w:r w:rsidRPr="00061408">
      <w:fldChar w:fldCharType="begin"/>
    </w:r>
    <w:r w:rsidRPr="00061408">
      <w:instrText xml:space="preserve"> PAGE   \* MERGEFORMAT </w:instrText>
    </w:r>
    <w:r w:rsidRPr="00061408">
      <w:fldChar w:fldCharType="separate"/>
    </w:r>
    <w:r w:rsidRPr="00061408">
      <w:t>2</w:t>
    </w:r>
    <w:r w:rsidRPr="00061408">
      <w:fldChar w:fldCharType="end"/>
    </w:r>
    <w:r w:rsidRPr="00061408">
      <w:t xml:space="preserve"> </w:t>
    </w:r>
    <w:r w:rsidRPr="00061408">
      <w:rPr>
        <w:rFonts w:ascii="Lucida Bright" w:hAnsi="Lucida Bright"/>
      </w:rPr>
      <w:t xml:space="preserve">| </w:t>
    </w:r>
    <w:r w:rsidR="00C47111"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p>
  <w:p w14:paraId="07A705F3" w14:textId="77777777" w:rsidR="004017BF" w:rsidRPr="00061408"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8ADAA3" w14:textId="6B25E8E1" w:rsidR="002E7FC5" w:rsidRPr="00061408" w:rsidRDefault="00C47111">
    <w:pPr>
      <w:pStyle w:val="Footer"/>
      <w:jc w:val="right"/>
    </w:pPr>
    <w:r w:rsidRPr="00061408">
      <w:rPr>
        <w:rFonts w:ascii="Lucida Bright" w:hAnsi="Lucida Bright"/>
        <w:b/>
        <w:sz w:val="20"/>
        <w:szCs w:val="20"/>
        <w:lang w:eastAsia="id-ID"/>
      </w:rPr>
      <w:t>Al-Musannif</w:t>
    </w:r>
    <w:r w:rsidR="00E417FB" w:rsidRPr="00061408">
      <w:rPr>
        <w:rFonts w:ascii="Lucida Bright" w:hAnsi="Lucida Bright"/>
        <w:bCs/>
        <w:sz w:val="20"/>
        <w:szCs w:val="20"/>
        <w:lang w:eastAsia="id-ID"/>
      </w:rPr>
      <w:t>,</w:t>
    </w:r>
    <w:r w:rsidR="00E417FB" w:rsidRPr="00061408">
      <w:rPr>
        <w:rFonts w:ascii="Lucida Bright" w:hAnsi="Lucida Bright"/>
        <w:iCs/>
        <w:sz w:val="20"/>
        <w:szCs w:val="20"/>
      </w:rPr>
      <w:t xml:space="preserve"> </w:t>
    </w:r>
    <w:r w:rsidR="00E417FB" w:rsidRPr="00061408">
      <w:rPr>
        <w:rFonts w:ascii="Lucida Bright" w:hAnsi="Lucida Bright"/>
        <w:sz w:val="20"/>
        <w:szCs w:val="20"/>
      </w:rPr>
      <w:t xml:space="preserve">Vol. </w:t>
    </w:r>
    <w:r w:rsidR="000E4AE4" w:rsidRPr="00061408">
      <w:rPr>
        <w:rFonts w:ascii="Lucida Bright" w:hAnsi="Lucida Bright"/>
        <w:sz w:val="20"/>
        <w:szCs w:val="20"/>
      </w:rPr>
      <w:t>6</w:t>
    </w:r>
    <w:r w:rsidR="00E417FB" w:rsidRPr="00061408">
      <w:rPr>
        <w:rFonts w:ascii="Lucida Bright" w:hAnsi="Lucida Bright"/>
        <w:sz w:val="20"/>
        <w:szCs w:val="20"/>
      </w:rPr>
      <w:t xml:space="preserve">, No. </w:t>
    </w:r>
    <w:r w:rsidR="00B27AA6" w:rsidRPr="00061408">
      <w:rPr>
        <w:rFonts w:ascii="Lucida Bright" w:hAnsi="Lucida Bright"/>
        <w:sz w:val="20"/>
        <w:szCs w:val="20"/>
      </w:rPr>
      <w:t>2</w:t>
    </w:r>
    <w:r w:rsidR="00E417FB" w:rsidRPr="00061408">
      <w:rPr>
        <w:rFonts w:ascii="Lucida Bright" w:hAnsi="Lucida Bright"/>
        <w:sz w:val="20"/>
        <w:szCs w:val="20"/>
      </w:rPr>
      <w:t xml:space="preserve"> (</w:t>
    </w:r>
    <w:r w:rsidR="008366F3" w:rsidRPr="00061408">
      <w:rPr>
        <w:rFonts w:ascii="Lucida Bright" w:hAnsi="Lucida Bright"/>
        <w:sz w:val="20"/>
        <w:szCs w:val="20"/>
      </w:rPr>
      <w:t>202</w:t>
    </w:r>
    <w:r w:rsidR="000E4AE4" w:rsidRPr="00061408">
      <w:rPr>
        <w:rFonts w:ascii="Lucida Bright" w:hAnsi="Lucida Bright"/>
        <w:sz w:val="20"/>
        <w:szCs w:val="20"/>
      </w:rPr>
      <w:t>4</w:t>
    </w:r>
    <w:r w:rsidR="00E417FB" w:rsidRPr="00061408">
      <w:rPr>
        <w:rFonts w:ascii="Lucida Bright" w:hAnsi="Lucida Bright"/>
        <w:sz w:val="20"/>
        <w:szCs w:val="20"/>
      </w:rPr>
      <w:t>)</w:t>
    </w:r>
    <w:r w:rsidR="002E7FC5" w:rsidRPr="00061408">
      <w:rPr>
        <w:rFonts w:ascii="Lucida Bright" w:hAnsi="Lucida Bright"/>
      </w:rPr>
      <w:t xml:space="preserve"> | </w:t>
    </w:r>
    <w:r w:rsidR="002E7FC5" w:rsidRPr="00061408">
      <w:fldChar w:fldCharType="begin"/>
    </w:r>
    <w:r w:rsidR="002E7FC5" w:rsidRPr="00061408">
      <w:instrText xml:space="preserve"> PAGE   \* MERGEFORMAT </w:instrText>
    </w:r>
    <w:r w:rsidR="002E7FC5" w:rsidRPr="00061408">
      <w:fldChar w:fldCharType="separate"/>
    </w:r>
    <w:r w:rsidR="002E7FC5" w:rsidRPr="00061408">
      <w:t>2</w:t>
    </w:r>
    <w:r w:rsidR="002E7FC5" w:rsidRPr="00061408">
      <w:fldChar w:fldCharType="end"/>
    </w:r>
    <w:r w:rsidR="002E7FC5" w:rsidRPr="00061408">
      <w:t xml:space="preserve"> </w:t>
    </w:r>
  </w:p>
  <w:p w14:paraId="56F29334" w14:textId="77777777" w:rsidR="00B4354B" w:rsidRPr="00061408"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764A806" w14:textId="2649BCE7" w:rsidR="001E6AF2" w:rsidRPr="00061408" w:rsidRDefault="001E6AF2" w:rsidP="001E6AF2">
    <w:pPr>
      <w:spacing w:line="0" w:lineRule="atLeast"/>
      <w:ind w:left="20"/>
      <w:jc w:val="center"/>
      <w:rPr>
        <w:rFonts w:ascii="Lucida Bright" w:hAnsi="Lucida Bright" w:cs="Arial"/>
        <w:sz w:val="18"/>
        <w:szCs w:val="18"/>
      </w:rPr>
    </w:pPr>
    <w:r w:rsidRPr="00061408">
      <w:rPr>
        <w:rFonts w:ascii="Lucida Bright" w:hAnsi="Lucida Bright" w:cs="Arial"/>
        <w:sz w:val="18"/>
        <w:szCs w:val="18"/>
      </w:rPr>
      <w:t xml:space="preserve">Managed by </w:t>
    </w:r>
    <w:r w:rsidR="00CB6911" w:rsidRPr="00061408">
      <w:rPr>
        <w:rFonts w:ascii="Lucida Bright" w:hAnsi="Lucida Bright" w:cs="Arial"/>
        <w:sz w:val="18"/>
        <w:szCs w:val="18"/>
      </w:rPr>
      <w:t>STAI</w:t>
    </w:r>
    <w:r w:rsidRPr="00061408">
      <w:rPr>
        <w:rFonts w:ascii="Lucida Bright" w:hAnsi="Lucida Bright" w:cs="Arial"/>
        <w:sz w:val="18"/>
        <w:szCs w:val="18"/>
      </w:rPr>
      <w:t xml:space="preserve"> DDI Mangkoso </w:t>
    </w:r>
    <w:r w:rsidRPr="00061408">
      <w:rPr>
        <w:rFonts w:ascii="Lucida Bright" w:hAnsi="Lucida Bright" w:cs="Arial"/>
        <w:sz w:val="22"/>
        <w:szCs w:val="22"/>
      </w:rPr>
      <w:t>|</w:t>
    </w:r>
    <w:r w:rsidRPr="00061408">
      <w:rPr>
        <w:rFonts w:ascii="Lucida Bright" w:hAnsi="Lucida Bright" w:cs="Arial"/>
        <w:sz w:val="18"/>
        <w:szCs w:val="18"/>
      </w:rPr>
      <w:t xml:space="preserve"> Published by </w:t>
    </w:r>
    <w:r w:rsidR="00CB6911" w:rsidRPr="00061408">
      <w:rPr>
        <w:rFonts w:ascii="Lucida Bright" w:hAnsi="Lucida Bright" w:cs="Arial"/>
        <w:sz w:val="18"/>
        <w:szCs w:val="18"/>
      </w:rPr>
      <w:t>MTs</w:t>
    </w:r>
    <w:r w:rsidRPr="00061408">
      <w:rPr>
        <w:rFonts w:ascii="Lucida Bright" w:hAnsi="Lucida Bright" w:cs="Arial"/>
        <w:sz w:val="18"/>
        <w:szCs w:val="18"/>
      </w:rPr>
      <w:t xml:space="preserve"> DDI Cilellang</w:t>
    </w:r>
  </w:p>
  <w:p w14:paraId="4EFE46D7" w14:textId="16B928A9" w:rsidR="004017BF" w:rsidRPr="00061408" w:rsidRDefault="00F47BE9" w:rsidP="001E6AF2">
    <w:pPr>
      <w:spacing w:line="0" w:lineRule="atLeast"/>
      <w:ind w:left="20"/>
      <w:jc w:val="center"/>
      <w:rPr>
        <w:rFonts w:cs="Arial"/>
        <w:sz w:val="20"/>
        <w:szCs w:val="20"/>
      </w:rPr>
    </w:pPr>
    <w:r w:rsidRPr="00061408">
      <w:rPr>
        <w:rFonts w:ascii="Lucida Bright" w:hAnsi="Lucida Bright" w:cs="Arial"/>
        <w:sz w:val="18"/>
        <w:szCs w:val="18"/>
      </w:rPr>
      <w:t>© 20</w:t>
    </w:r>
    <w:r w:rsidR="004017BF" w:rsidRPr="00061408">
      <w:rPr>
        <w:rFonts w:ascii="Lucida Bright" w:hAnsi="Lucida Bright" w:cs="Arial"/>
        <w:sz w:val="18"/>
        <w:szCs w:val="18"/>
      </w:rPr>
      <w:t>2</w:t>
    </w:r>
    <w:r w:rsidR="005F4418" w:rsidRPr="00061408">
      <w:rPr>
        <w:rFonts w:ascii="Lucida Bright" w:hAnsi="Lucida Bright" w:cs="Arial"/>
        <w:sz w:val="18"/>
        <w:szCs w:val="18"/>
      </w:rPr>
      <w:t>4</w:t>
    </w:r>
    <w:r w:rsidRPr="00061408">
      <w:rPr>
        <w:rFonts w:ascii="Lucida Bright" w:hAnsi="Lucida Bright" w:cs="Arial"/>
        <w:sz w:val="18"/>
        <w:szCs w:val="18"/>
      </w:rPr>
      <w:t xml:space="preserve"> </w:t>
    </w:r>
    <w:r w:rsidR="00723147" w:rsidRPr="00061408">
      <w:rPr>
        <w:rFonts w:ascii="Lucida Bright" w:hAnsi="Lucida Bright" w:cs="Arial"/>
        <w:sz w:val="18"/>
        <w:szCs w:val="18"/>
      </w:rPr>
      <w:t>Al-Musannif</w:t>
    </w:r>
    <w:r w:rsidR="00081245" w:rsidRPr="00061408">
      <w:rPr>
        <w:rFonts w:ascii="Lucida Bright" w:hAnsi="Lucida Bright" w:cs="Arial"/>
        <w:sz w:val="18"/>
        <w:szCs w:val="18"/>
      </w:rPr>
      <w:t xml:space="preserve"> </w:t>
    </w:r>
    <w:r w:rsidR="00081245" w:rsidRPr="00061408">
      <w:rPr>
        <w:rFonts w:ascii="Lucida Bright" w:hAnsi="Lucida Bright" w:cs="Arial"/>
        <w:sz w:val="22"/>
        <w:szCs w:val="22"/>
      </w:rPr>
      <w:t>|</w:t>
    </w:r>
    <w:r w:rsidR="00081245" w:rsidRPr="00061408">
      <w:rPr>
        <w:rFonts w:ascii="Lucida Bright" w:hAnsi="Lucida Bright" w:cs="Arial"/>
        <w:b/>
        <w:bCs/>
        <w:sz w:val="18"/>
        <w:szCs w:val="18"/>
      </w:rPr>
      <w:t xml:space="preserve"> </w:t>
    </w:r>
    <w:r w:rsidR="00081245" w:rsidRPr="00061408">
      <w:rPr>
        <w:rFonts w:ascii="Lucida Bright" w:hAnsi="Lucida Bright" w:cs="Arial"/>
        <w:sz w:val="18"/>
        <w:szCs w:val="18"/>
      </w:rPr>
      <w:t xml:space="preserve">Licensed </w:t>
    </w:r>
    <w:r w:rsidR="00BC4A35" w:rsidRPr="00061408">
      <w:rPr>
        <w:rFonts w:ascii="Lucida Bright" w:hAnsi="Lucida Bright" w:cs="Arial"/>
        <w:sz w:val="18"/>
        <w:szCs w:val="18"/>
      </w:rPr>
      <w:t>under </w:t>
    </w:r>
    <w:hyperlink r:id="rId1" w:history="1">
      <w:r w:rsidR="00986786" w:rsidRPr="00061408">
        <w:rPr>
          <w:rFonts w:ascii="Lucida Bright" w:hAnsi="Lucida Bright" w:cs="Arial"/>
          <w:sz w:val="18"/>
          <w:szCs w:val="18"/>
        </w:rPr>
        <w:t>CC BY</w:t>
      </w:r>
      <w:r w:rsidR="00BC4A35" w:rsidRPr="00061408">
        <w:rPr>
          <w:rFonts w:ascii="Lucida Bright" w:hAnsi="Lucida Bright" w:cs="Arial"/>
          <w:sz w:val="18"/>
          <w:szCs w:val="18"/>
        </w:rPr>
        <w:t xml:space="preserve"> 4.0</w:t>
      </w:r>
    </w:hyperlink>
  </w:p>
  <w:p w14:paraId="7459EAEF" w14:textId="77777777" w:rsidR="001E6AF2" w:rsidRPr="00061408"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6B78F2" w14:textId="77777777" w:rsidR="001F3508" w:rsidRPr="00061408" w:rsidRDefault="001F3508" w:rsidP="004E422B">
      <w:r w:rsidRPr="00061408">
        <w:separator/>
      </w:r>
    </w:p>
  </w:footnote>
  <w:footnote w:type="continuationSeparator" w:id="0">
    <w:p w14:paraId="28CFEFBB" w14:textId="77777777" w:rsidR="001F3508" w:rsidRPr="00061408" w:rsidRDefault="001F3508" w:rsidP="004E422B">
      <w:r w:rsidRPr="00061408">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543D99" w14:textId="4A03BD36" w:rsidR="00E749D2" w:rsidRPr="00061408" w:rsidRDefault="00776ED5" w:rsidP="00073287">
    <w:pPr>
      <w:pStyle w:val="Header"/>
      <w:pBdr>
        <w:bottom w:val="single" w:sz="8" w:space="1" w:color="538135"/>
      </w:pBdr>
      <w:tabs>
        <w:tab w:val="clear" w:pos="4680"/>
        <w:tab w:val="clear" w:pos="9360"/>
      </w:tabs>
      <w:jc w:val="center"/>
      <w:rPr>
        <w:rFonts w:ascii="Lucida Bright" w:hAnsi="Lucida Bright"/>
        <w:sz w:val="22"/>
        <w:szCs w:val="22"/>
      </w:rPr>
    </w:pPr>
    <w:r w:rsidRPr="00061408">
      <w:rPr>
        <w:rFonts w:ascii="Lucida Bright" w:hAnsi="Lucida Bright"/>
        <w:sz w:val="20"/>
        <w:szCs w:val="20"/>
      </w:rPr>
      <w:t>Penerapan Konsep Eco-Lingkungan</w:t>
    </w:r>
    <w:r w:rsidR="00372B0E" w:rsidRPr="00061408">
      <w:rPr>
        <w:rFonts w:ascii="Lucida Bright" w:hAnsi="Lucida Bright"/>
        <w:sz w:val="20"/>
        <w:szCs w:val="20"/>
      </w:rPr>
      <w:t xml:space="preserve"> </w:t>
    </w:r>
    <w:r w:rsidR="00832BA3" w:rsidRPr="00061408">
      <w:rPr>
        <w:rFonts w:ascii="Lucida Bright" w:hAnsi="Lucida Bright"/>
        <w:sz w:val="22"/>
        <w:szCs w:val="22"/>
      </w:rPr>
      <w:t xml:space="preserve">… </w:t>
    </w:r>
    <w:r w:rsidR="00832BA3" w:rsidRPr="00061408">
      <w:rPr>
        <w:rFonts w:ascii="Lucida Bright" w:hAnsi="Lucida Bright"/>
      </w:rPr>
      <w:t>|</w:t>
    </w:r>
    <w:r w:rsidR="00832BA3" w:rsidRPr="00061408">
      <w:rPr>
        <w:rFonts w:ascii="Lucida Bright" w:hAnsi="Lucida Bright"/>
        <w:sz w:val="22"/>
        <w:szCs w:val="22"/>
      </w:rPr>
      <w:t xml:space="preserve"> </w:t>
    </w:r>
    <w:r w:rsidRPr="00061408">
      <w:rPr>
        <w:rFonts w:ascii="Lucida Bright" w:hAnsi="Lucida Bright"/>
        <w:sz w:val="20"/>
        <w:szCs w:val="20"/>
      </w:rPr>
      <w:t>I. Fatoni,</w:t>
    </w:r>
    <w:r w:rsidRPr="00061408">
      <w:rPr>
        <w:rFonts w:ascii="Lucida Bright" w:hAnsi="Lucida Bright"/>
        <w:sz w:val="20"/>
        <w:szCs w:val="20"/>
      </w:rPr>
      <w:t xml:space="preserve"> dkk.</w:t>
    </w:r>
  </w:p>
  <w:p w14:paraId="68CBCCAE" w14:textId="77777777" w:rsidR="00E749D2" w:rsidRPr="00061408"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D4BFD3" w14:textId="4553E9AF" w:rsidR="00E749D2" w:rsidRPr="00061408" w:rsidRDefault="00776ED5"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061408">
      <w:rPr>
        <w:rFonts w:ascii="Lucida Bright" w:hAnsi="Lucida Bright"/>
        <w:sz w:val="20"/>
        <w:szCs w:val="20"/>
      </w:rPr>
      <w:t xml:space="preserve">Penerapan Konsep Eco-Lingkungan </w:t>
    </w:r>
    <w:r w:rsidRPr="00061408">
      <w:rPr>
        <w:rFonts w:ascii="Lucida Bright" w:hAnsi="Lucida Bright"/>
        <w:sz w:val="22"/>
        <w:szCs w:val="22"/>
      </w:rPr>
      <w:t xml:space="preserve">… </w:t>
    </w:r>
    <w:r w:rsidRPr="00061408">
      <w:rPr>
        <w:rFonts w:ascii="Lucida Bright" w:hAnsi="Lucida Bright"/>
      </w:rPr>
      <w:t>|</w:t>
    </w:r>
    <w:r w:rsidRPr="00061408">
      <w:rPr>
        <w:rFonts w:ascii="Lucida Bright" w:hAnsi="Lucida Bright"/>
        <w:sz w:val="22"/>
        <w:szCs w:val="22"/>
      </w:rPr>
      <w:t xml:space="preserve"> </w:t>
    </w:r>
    <w:r w:rsidRPr="00061408">
      <w:rPr>
        <w:rFonts w:ascii="Lucida Bright" w:hAnsi="Lucida Bright"/>
        <w:sz w:val="20"/>
        <w:szCs w:val="20"/>
      </w:rPr>
      <w:t>I. Fatoni, dkk.</w:t>
    </w:r>
  </w:p>
  <w:p w14:paraId="49CFDCFD" w14:textId="77777777" w:rsidR="00E749D2" w:rsidRPr="00061408" w:rsidRDefault="00E749D2" w:rsidP="00E749D2">
    <w:pPr>
      <w:pStyle w:val="Header"/>
    </w:pPr>
  </w:p>
  <w:p w14:paraId="465DBFDC" w14:textId="77777777" w:rsidR="00DD2A53" w:rsidRPr="00061408"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54AB6" w14:textId="20AA734F" w:rsidR="000836AA" w:rsidRPr="00061408" w:rsidRDefault="000836AA" w:rsidP="008F1302">
    <w:pPr>
      <w:tabs>
        <w:tab w:val="right" w:pos="9069"/>
      </w:tabs>
      <w:rPr>
        <w:rFonts w:ascii="Lucida Bright" w:hAnsi="Lucida Bright"/>
        <w:sz w:val="20"/>
        <w:szCs w:val="20"/>
      </w:rPr>
    </w:pPr>
    <w:r w:rsidRPr="00061408">
      <w:rPr>
        <w:rFonts w:ascii="Lucida Bright" w:hAnsi="Lucida Bright"/>
        <w:sz w:val="20"/>
        <w:szCs w:val="20"/>
      </w:rPr>
      <w:t>Al-Musannif</w:t>
    </w:r>
    <w:r w:rsidR="00016CA0" w:rsidRPr="00061408">
      <w:rPr>
        <w:rFonts w:ascii="Lucida Bright" w:hAnsi="Lucida Bright"/>
        <w:sz w:val="20"/>
        <w:szCs w:val="20"/>
      </w:rPr>
      <w:t>,</w:t>
    </w:r>
    <w:r w:rsidRPr="00061408">
      <w:rPr>
        <w:rFonts w:ascii="Lucida Bright" w:hAnsi="Lucida Bright"/>
        <w:sz w:val="20"/>
        <w:szCs w:val="20"/>
      </w:rPr>
      <w:t xml:space="preserve"> </w:t>
    </w:r>
    <w:r w:rsidR="00016CA0" w:rsidRPr="00061408">
      <w:rPr>
        <w:rFonts w:ascii="Lucida Bright" w:hAnsi="Lucida Bright"/>
        <w:sz w:val="20"/>
        <w:szCs w:val="20"/>
      </w:rPr>
      <w:t xml:space="preserve">Vol. </w:t>
    </w:r>
    <w:r w:rsidR="005F4418" w:rsidRPr="00061408">
      <w:rPr>
        <w:rFonts w:ascii="Lucida Bright" w:hAnsi="Lucida Bright"/>
        <w:sz w:val="20"/>
        <w:szCs w:val="20"/>
      </w:rPr>
      <w:t>6</w:t>
    </w:r>
    <w:r w:rsidR="00016CA0" w:rsidRPr="00061408">
      <w:rPr>
        <w:rFonts w:ascii="Lucida Bright" w:hAnsi="Lucida Bright"/>
        <w:sz w:val="20"/>
        <w:szCs w:val="20"/>
      </w:rPr>
      <w:t xml:space="preserve">, No. </w:t>
    </w:r>
    <w:r w:rsidR="00061408" w:rsidRPr="00061408">
      <w:rPr>
        <w:rFonts w:ascii="Lucida Bright" w:hAnsi="Lucida Bright"/>
        <w:sz w:val="20"/>
        <w:szCs w:val="20"/>
      </w:rPr>
      <w:t>2</w:t>
    </w:r>
    <w:r w:rsidR="00016CA0" w:rsidRPr="00061408">
      <w:rPr>
        <w:rFonts w:ascii="Lucida Bright" w:hAnsi="Lucida Bright"/>
        <w:sz w:val="20"/>
        <w:szCs w:val="20"/>
      </w:rPr>
      <w:t xml:space="preserve"> (</w:t>
    </w:r>
    <w:r w:rsidR="00061408" w:rsidRPr="00061408">
      <w:rPr>
        <w:rFonts w:ascii="Lucida Bright" w:hAnsi="Lucida Bright"/>
        <w:sz w:val="20"/>
        <w:szCs w:val="20"/>
      </w:rPr>
      <w:t>December</w:t>
    </w:r>
    <w:r w:rsidR="00427427" w:rsidRPr="00061408">
      <w:rPr>
        <w:rFonts w:ascii="Lucida Bright" w:hAnsi="Lucida Bright"/>
        <w:sz w:val="20"/>
        <w:szCs w:val="20"/>
      </w:rPr>
      <w:t xml:space="preserve"> </w:t>
    </w:r>
    <w:r w:rsidR="000B3032" w:rsidRPr="00061408">
      <w:rPr>
        <w:rFonts w:ascii="Lucida Bright" w:hAnsi="Lucida Bright"/>
        <w:sz w:val="20"/>
        <w:szCs w:val="20"/>
      </w:rPr>
      <w:t>202</w:t>
    </w:r>
    <w:r w:rsidR="005F4418" w:rsidRPr="00061408">
      <w:rPr>
        <w:rFonts w:ascii="Lucida Bright" w:hAnsi="Lucida Bright"/>
        <w:sz w:val="20"/>
        <w:szCs w:val="20"/>
      </w:rPr>
      <w:t>4</w:t>
    </w:r>
    <w:r w:rsidR="00016CA0" w:rsidRPr="00061408">
      <w:rPr>
        <w:rFonts w:ascii="Lucida Bright" w:hAnsi="Lucida Bright"/>
        <w:sz w:val="20"/>
        <w:szCs w:val="20"/>
      </w:rPr>
      <w:t xml:space="preserve">): </w:t>
    </w:r>
    <w:r w:rsidR="00AB69B6" w:rsidRPr="00061408">
      <w:rPr>
        <w:rFonts w:ascii="Lucida Bright" w:hAnsi="Lucida Bright"/>
        <w:sz w:val="20"/>
        <w:szCs w:val="20"/>
      </w:rPr>
      <w:t>5</w:t>
    </w:r>
    <w:r w:rsidR="00B43C03" w:rsidRPr="00061408">
      <w:rPr>
        <w:rFonts w:ascii="Lucida Bright" w:hAnsi="Lucida Bright"/>
        <w:sz w:val="20"/>
        <w:szCs w:val="20"/>
      </w:rPr>
      <w:t>7</w:t>
    </w:r>
    <w:r w:rsidR="00016CA0" w:rsidRPr="00061408">
      <w:rPr>
        <w:rFonts w:ascii="Lucida Bright" w:hAnsi="Lucida Bright"/>
        <w:sz w:val="20"/>
        <w:szCs w:val="20"/>
      </w:rPr>
      <w:t>–</w:t>
    </w:r>
    <w:r w:rsidR="00A420F9" w:rsidRPr="00061408">
      <w:rPr>
        <w:rFonts w:ascii="Lucida Bright" w:hAnsi="Lucida Bright"/>
        <w:sz w:val="20"/>
        <w:szCs w:val="20"/>
      </w:rPr>
      <w:t>70</w:t>
    </w:r>
    <w:r w:rsidR="008F1302" w:rsidRPr="00061408">
      <w:rPr>
        <w:rFonts w:ascii="Lucida Bright" w:hAnsi="Lucida Bright"/>
        <w:sz w:val="22"/>
        <w:szCs w:val="22"/>
      </w:rPr>
      <w:tab/>
    </w:r>
    <w:r w:rsidR="008F1302" w:rsidRPr="00061408">
      <w:rPr>
        <w:rFonts w:ascii="Lucida Bright" w:hAnsi="Lucida Bright"/>
        <w:sz w:val="20"/>
        <w:szCs w:val="20"/>
      </w:rPr>
      <w:t xml:space="preserve">p-ISSN </w:t>
    </w:r>
    <w:hyperlink r:id="rId1" w:tgtFrame="_blank" w:history="1">
      <w:r w:rsidR="008F1302" w:rsidRPr="00061408">
        <w:rPr>
          <w:rFonts w:ascii="Lucida Bright" w:hAnsi="Lucida Bright"/>
          <w:sz w:val="20"/>
          <w:szCs w:val="20"/>
        </w:rPr>
        <w:t>2657-2362</w:t>
      </w:r>
    </w:hyperlink>
  </w:p>
  <w:p w14:paraId="75A9854F" w14:textId="3FFBD736" w:rsidR="000836AA" w:rsidRPr="00061408" w:rsidRDefault="00016CA0" w:rsidP="00135EA4">
    <w:pPr>
      <w:tabs>
        <w:tab w:val="right" w:pos="9069"/>
      </w:tabs>
      <w:rPr>
        <w:sz w:val="20"/>
        <w:szCs w:val="20"/>
      </w:rPr>
    </w:pPr>
    <w:r w:rsidRPr="00061408">
      <w:rPr>
        <w:rFonts w:ascii="Lucida Bright" w:hAnsi="Lucida Bright"/>
        <w:sz w:val="20"/>
        <w:szCs w:val="20"/>
      </w:rPr>
      <w:t>DOI:</w:t>
    </w:r>
    <w:r w:rsidR="00793B14" w:rsidRPr="00061408">
      <w:rPr>
        <w:rFonts w:ascii="Lucida Bright" w:hAnsi="Lucida Bright"/>
        <w:sz w:val="20"/>
        <w:szCs w:val="20"/>
      </w:rPr>
      <w:t xml:space="preserve"> </w:t>
    </w:r>
    <w:hyperlink r:id="rId2" w:history="1">
      <w:r w:rsidR="00AB69B6" w:rsidRPr="00061408">
        <w:rPr>
          <w:rStyle w:val="Hyperlink"/>
          <w:rFonts w:ascii="Lucida Bright" w:hAnsi="Lucida Bright"/>
          <w:color w:val="auto"/>
          <w:sz w:val="20"/>
          <w:szCs w:val="20"/>
          <w:u w:val="none"/>
        </w:rPr>
        <w:t>https://doi.org/10.56324/al-musannif.v6i2.172</w:t>
      </w:r>
    </w:hyperlink>
    <w:r w:rsidR="00AB69B6" w:rsidRPr="00061408">
      <w:rPr>
        <w:rFonts w:ascii="Lucida Bright" w:hAnsi="Lucida Bright"/>
        <w:sz w:val="20"/>
        <w:szCs w:val="20"/>
      </w:rPr>
      <w:t xml:space="preserve"> </w:t>
    </w:r>
    <w:r w:rsidR="008F1302" w:rsidRPr="00061408">
      <w:rPr>
        <w:sz w:val="20"/>
        <w:szCs w:val="20"/>
      </w:rPr>
      <w:tab/>
    </w:r>
    <w:r w:rsidR="008F1302" w:rsidRPr="00061408">
      <w:rPr>
        <w:rFonts w:ascii="Lucida Bright" w:hAnsi="Lucida Bright"/>
        <w:sz w:val="20"/>
        <w:szCs w:val="20"/>
      </w:rPr>
      <w:t xml:space="preserve">e-ISSN </w:t>
    </w:r>
    <w:hyperlink r:id="rId3" w:tgtFrame="_blank" w:history="1">
      <w:r w:rsidR="008F1302" w:rsidRPr="00061408">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3"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7"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8"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2" w15:restartNumberingAfterBreak="0">
    <w:nsid w:val="01AE252D"/>
    <w:multiLevelType w:val="hybridMultilevel"/>
    <w:tmpl w:val="DC286DB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3" w15:restartNumberingAfterBreak="0">
    <w:nsid w:val="03B55D32"/>
    <w:multiLevelType w:val="hybridMultilevel"/>
    <w:tmpl w:val="FDB0D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579106A"/>
    <w:multiLevelType w:val="hybridMultilevel"/>
    <w:tmpl w:val="BA82C4AC"/>
    <w:lvl w:ilvl="0" w:tplc="04090017">
      <w:start w:val="1"/>
      <w:numFmt w:val="lowerLetter"/>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5" w15:restartNumberingAfterBreak="0">
    <w:nsid w:val="063137C0"/>
    <w:multiLevelType w:val="hybridMultilevel"/>
    <w:tmpl w:val="97505D7E"/>
    <w:lvl w:ilvl="0" w:tplc="0A829348">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6" w15:restartNumberingAfterBreak="0">
    <w:nsid w:val="06EC3F70"/>
    <w:multiLevelType w:val="hybridMultilevel"/>
    <w:tmpl w:val="20407980"/>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07D52CE0"/>
    <w:multiLevelType w:val="hybridMultilevel"/>
    <w:tmpl w:val="6E6A4AF2"/>
    <w:lvl w:ilvl="0" w:tplc="2AC8AB9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0A0B7D4A"/>
    <w:multiLevelType w:val="hybridMultilevel"/>
    <w:tmpl w:val="A6242966"/>
    <w:lvl w:ilvl="0" w:tplc="0409000F">
      <w:start w:val="1"/>
      <w:numFmt w:val="decimal"/>
      <w:lvlText w:val="%1."/>
      <w:lvlJc w:val="left"/>
      <w:pPr>
        <w:ind w:left="1080" w:hanging="360"/>
      </w:pPr>
    </w:lvl>
    <w:lvl w:ilvl="1" w:tplc="0409000F">
      <w:start w:val="1"/>
      <w:numFmt w:val="decimal"/>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0D8C6C1F"/>
    <w:multiLevelType w:val="hybridMultilevel"/>
    <w:tmpl w:val="5F90AD68"/>
    <w:lvl w:ilvl="0" w:tplc="04CA227C">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0DAC2529"/>
    <w:multiLevelType w:val="hybridMultilevel"/>
    <w:tmpl w:val="202EDB88"/>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0E8D78A7"/>
    <w:multiLevelType w:val="hybridMultilevel"/>
    <w:tmpl w:val="D2F6E850"/>
    <w:lvl w:ilvl="0" w:tplc="7D2EE760">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193564D"/>
    <w:multiLevelType w:val="hybridMultilevel"/>
    <w:tmpl w:val="F2FA242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11C567A5"/>
    <w:multiLevelType w:val="hybridMultilevel"/>
    <w:tmpl w:val="0EEE202C"/>
    <w:lvl w:ilvl="0" w:tplc="179AC50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4" w15:restartNumberingAfterBreak="0">
    <w:nsid w:val="1913229A"/>
    <w:multiLevelType w:val="hybridMultilevel"/>
    <w:tmpl w:val="517A5068"/>
    <w:lvl w:ilvl="0" w:tplc="0409000F">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1A1B2F20"/>
    <w:multiLevelType w:val="hybridMultilevel"/>
    <w:tmpl w:val="0CDA56E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1A36481B"/>
    <w:multiLevelType w:val="hybridMultilevel"/>
    <w:tmpl w:val="5D840E1A"/>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7B502F0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1B0003CA"/>
    <w:multiLevelType w:val="hybridMultilevel"/>
    <w:tmpl w:val="6D04A638"/>
    <w:lvl w:ilvl="0" w:tplc="438CE0BE">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1B6F247A"/>
    <w:multiLevelType w:val="hybridMultilevel"/>
    <w:tmpl w:val="FF10C55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1F053184"/>
    <w:multiLevelType w:val="hybridMultilevel"/>
    <w:tmpl w:val="A594A7D4"/>
    <w:lvl w:ilvl="0" w:tplc="B080BC8A">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30" w15:restartNumberingAfterBreak="0">
    <w:nsid w:val="1F595FC6"/>
    <w:multiLevelType w:val="hybridMultilevel"/>
    <w:tmpl w:val="CF14D534"/>
    <w:lvl w:ilvl="0" w:tplc="FFFFFFFF">
      <w:start w:val="1"/>
      <w:numFmt w:val="lowerLetter"/>
      <w:lvlText w:val="%1)"/>
      <w:lvlJc w:val="left"/>
      <w:pPr>
        <w:ind w:left="3199" w:hanging="360"/>
      </w:pPr>
      <w:rPr>
        <w:rFonts w:ascii="Times New Roman" w:eastAsiaTheme="minorHAnsi" w:hAnsi="Times New Roman" w:cs="Times New Roman" w:hint="default"/>
      </w:rPr>
    </w:lvl>
    <w:lvl w:ilvl="1" w:tplc="FFFFFFFF" w:tentative="1">
      <w:start w:val="1"/>
      <w:numFmt w:val="lowerLetter"/>
      <w:lvlText w:val="%2."/>
      <w:lvlJc w:val="left"/>
      <w:pPr>
        <w:ind w:left="3919" w:hanging="360"/>
      </w:pPr>
    </w:lvl>
    <w:lvl w:ilvl="2" w:tplc="FFFFFFFF" w:tentative="1">
      <w:start w:val="1"/>
      <w:numFmt w:val="lowerRoman"/>
      <w:lvlText w:val="%3."/>
      <w:lvlJc w:val="right"/>
      <w:pPr>
        <w:ind w:left="4639" w:hanging="180"/>
      </w:pPr>
    </w:lvl>
    <w:lvl w:ilvl="3" w:tplc="FFFFFFFF" w:tentative="1">
      <w:start w:val="1"/>
      <w:numFmt w:val="decimal"/>
      <w:lvlText w:val="%4."/>
      <w:lvlJc w:val="left"/>
      <w:pPr>
        <w:ind w:left="5359" w:hanging="360"/>
      </w:pPr>
    </w:lvl>
    <w:lvl w:ilvl="4" w:tplc="FFFFFFFF" w:tentative="1">
      <w:start w:val="1"/>
      <w:numFmt w:val="lowerLetter"/>
      <w:lvlText w:val="%5."/>
      <w:lvlJc w:val="left"/>
      <w:pPr>
        <w:ind w:left="6079" w:hanging="360"/>
      </w:pPr>
    </w:lvl>
    <w:lvl w:ilvl="5" w:tplc="FFFFFFFF" w:tentative="1">
      <w:start w:val="1"/>
      <w:numFmt w:val="lowerRoman"/>
      <w:lvlText w:val="%6."/>
      <w:lvlJc w:val="right"/>
      <w:pPr>
        <w:ind w:left="6799" w:hanging="180"/>
      </w:pPr>
    </w:lvl>
    <w:lvl w:ilvl="6" w:tplc="FFFFFFFF" w:tentative="1">
      <w:start w:val="1"/>
      <w:numFmt w:val="decimal"/>
      <w:lvlText w:val="%7."/>
      <w:lvlJc w:val="left"/>
      <w:pPr>
        <w:ind w:left="7519" w:hanging="360"/>
      </w:pPr>
    </w:lvl>
    <w:lvl w:ilvl="7" w:tplc="FFFFFFFF" w:tentative="1">
      <w:start w:val="1"/>
      <w:numFmt w:val="lowerLetter"/>
      <w:lvlText w:val="%8."/>
      <w:lvlJc w:val="left"/>
      <w:pPr>
        <w:ind w:left="8239" w:hanging="360"/>
      </w:pPr>
    </w:lvl>
    <w:lvl w:ilvl="8" w:tplc="FFFFFFFF" w:tentative="1">
      <w:start w:val="1"/>
      <w:numFmt w:val="lowerRoman"/>
      <w:lvlText w:val="%9."/>
      <w:lvlJc w:val="right"/>
      <w:pPr>
        <w:ind w:left="8959" w:hanging="180"/>
      </w:pPr>
    </w:lvl>
  </w:abstractNum>
  <w:abstractNum w:abstractNumId="31" w15:restartNumberingAfterBreak="0">
    <w:nsid w:val="20533D67"/>
    <w:multiLevelType w:val="hybridMultilevel"/>
    <w:tmpl w:val="01D80D68"/>
    <w:lvl w:ilvl="0" w:tplc="A65E17EE">
      <w:start w:val="1"/>
      <w:numFmt w:val="decimal"/>
      <w:lvlText w:val="%1."/>
      <w:lvlJc w:val="left"/>
      <w:pPr>
        <w:ind w:left="1146" w:hanging="360"/>
      </w:pPr>
      <w:rPr>
        <w:rFonts w:ascii="Times New Roman" w:eastAsia="Times New Roman" w:hAnsi="Times New Roman" w:cs="Times New Roman"/>
      </w:rPr>
    </w:lvl>
    <w:lvl w:ilvl="1" w:tplc="04090003">
      <w:start w:val="1"/>
      <w:numFmt w:val="bullet"/>
      <w:lvlText w:val="o"/>
      <w:lvlJc w:val="left"/>
      <w:pPr>
        <w:ind w:left="1866" w:hanging="360"/>
      </w:pPr>
      <w:rPr>
        <w:rFonts w:ascii="Courier New" w:hAnsi="Courier New" w:cs="Courier New" w:hint="default"/>
      </w:rPr>
    </w:lvl>
    <w:lvl w:ilvl="2" w:tplc="04090005">
      <w:start w:val="1"/>
      <w:numFmt w:val="bullet"/>
      <w:lvlText w:val=""/>
      <w:lvlJc w:val="left"/>
      <w:pPr>
        <w:ind w:left="2586" w:hanging="360"/>
      </w:pPr>
      <w:rPr>
        <w:rFonts w:ascii="Wingdings" w:hAnsi="Wingdings" w:hint="default"/>
      </w:rPr>
    </w:lvl>
    <w:lvl w:ilvl="3" w:tplc="04090001">
      <w:start w:val="1"/>
      <w:numFmt w:val="bullet"/>
      <w:lvlText w:val=""/>
      <w:lvlJc w:val="left"/>
      <w:pPr>
        <w:ind w:left="3306" w:hanging="360"/>
      </w:pPr>
      <w:rPr>
        <w:rFonts w:ascii="Symbol" w:hAnsi="Symbol" w:hint="default"/>
      </w:rPr>
    </w:lvl>
    <w:lvl w:ilvl="4" w:tplc="04090003">
      <w:start w:val="1"/>
      <w:numFmt w:val="bullet"/>
      <w:lvlText w:val="o"/>
      <w:lvlJc w:val="left"/>
      <w:pPr>
        <w:ind w:left="4026" w:hanging="360"/>
      </w:pPr>
      <w:rPr>
        <w:rFonts w:ascii="Courier New" w:hAnsi="Courier New" w:cs="Courier New" w:hint="default"/>
      </w:rPr>
    </w:lvl>
    <w:lvl w:ilvl="5" w:tplc="04090005">
      <w:start w:val="1"/>
      <w:numFmt w:val="bullet"/>
      <w:lvlText w:val=""/>
      <w:lvlJc w:val="left"/>
      <w:pPr>
        <w:ind w:left="4746" w:hanging="360"/>
      </w:pPr>
      <w:rPr>
        <w:rFonts w:ascii="Wingdings" w:hAnsi="Wingdings" w:hint="default"/>
      </w:rPr>
    </w:lvl>
    <w:lvl w:ilvl="6" w:tplc="04090001">
      <w:start w:val="1"/>
      <w:numFmt w:val="bullet"/>
      <w:lvlText w:val=""/>
      <w:lvlJc w:val="left"/>
      <w:pPr>
        <w:ind w:left="5466" w:hanging="360"/>
      </w:pPr>
      <w:rPr>
        <w:rFonts w:ascii="Symbol" w:hAnsi="Symbol" w:hint="default"/>
      </w:rPr>
    </w:lvl>
    <w:lvl w:ilvl="7" w:tplc="04090003">
      <w:start w:val="1"/>
      <w:numFmt w:val="bullet"/>
      <w:lvlText w:val="o"/>
      <w:lvlJc w:val="left"/>
      <w:pPr>
        <w:ind w:left="6186" w:hanging="360"/>
      </w:pPr>
      <w:rPr>
        <w:rFonts w:ascii="Courier New" w:hAnsi="Courier New" w:cs="Courier New" w:hint="default"/>
      </w:rPr>
    </w:lvl>
    <w:lvl w:ilvl="8" w:tplc="04090005">
      <w:start w:val="1"/>
      <w:numFmt w:val="bullet"/>
      <w:lvlText w:val=""/>
      <w:lvlJc w:val="left"/>
      <w:pPr>
        <w:ind w:left="6906" w:hanging="360"/>
      </w:pPr>
      <w:rPr>
        <w:rFonts w:ascii="Wingdings" w:hAnsi="Wingdings" w:hint="default"/>
      </w:rPr>
    </w:lvl>
  </w:abstractNum>
  <w:abstractNum w:abstractNumId="32" w15:restartNumberingAfterBreak="0">
    <w:nsid w:val="20F926A3"/>
    <w:multiLevelType w:val="hybridMultilevel"/>
    <w:tmpl w:val="6D421C32"/>
    <w:lvl w:ilvl="0" w:tplc="2CBA6968">
      <w:start w:val="1"/>
      <w:numFmt w:val="decimal"/>
      <w:lvlText w:val="%1."/>
      <w:lvlJc w:val="left"/>
      <w:pPr>
        <w:ind w:left="2135" w:hanging="360"/>
      </w:pPr>
      <w:rPr>
        <w:rFonts w:ascii="Times New Roman" w:eastAsia="Times New Roman" w:hAnsi="Times New Roman" w:cs="Times New Roman"/>
      </w:rPr>
    </w:lvl>
    <w:lvl w:ilvl="1" w:tplc="04090019" w:tentative="1">
      <w:start w:val="1"/>
      <w:numFmt w:val="lowerLetter"/>
      <w:lvlText w:val="%2."/>
      <w:lvlJc w:val="left"/>
      <w:pPr>
        <w:ind w:left="2855" w:hanging="360"/>
      </w:pPr>
    </w:lvl>
    <w:lvl w:ilvl="2" w:tplc="0409001B" w:tentative="1">
      <w:start w:val="1"/>
      <w:numFmt w:val="lowerRoman"/>
      <w:lvlText w:val="%3."/>
      <w:lvlJc w:val="right"/>
      <w:pPr>
        <w:ind w:left="3575" w:hanging="180"/>
      </w:pPr>
    </w:lvl>
    <w:lvl w:ilvl="3" w:tplc="0409000F" w:tentative="1">
      <w:start w:val="1"/>
      <w:numFmt w:val="decimal"/>
      <w:lvlText w:val="%4."/>
      <w:lvlJc w:val="left"/>
      <w:pPr>
        <w:ind w:left="4295" w:hanging="360"/>
      </w:pPr>
    </w:lvl>
    <w:lvl w:ilvl="4" w:tplc="04090019" w:tentative="1">
      <w:start w:val="1"/>
      <w:numFmt w:val="lowerLetter"/>
      <w:lvlText w:val="%5."/>
      <w:lvlJc w:val="left"/>
      <w:pPr>
        <w:ind w:left="5015" w:hanging="360"/>
      </w:pPr>
    </w:lvl>
    <w:lvl w:ilvl="5" w:tplc="0409001B" w:tentative="1">
      <w:start w:val="1"/>
      <w:numFmt w:val="lowerRoman"/>
      <w:lvlText w:val="%6."/>
      <w:lvlJc w:val="right"/>
      <w:pPr>
        <w:ind w:left="5735" w:hanging="180"/>
      </w:pPr>
    </w:lvl>
    <w:lvl w:ilvl="6" w:tplc="0409000F" w:tentative="1">
      <w:start w:val="1"/>
      <w:numFmt w:val="decimal"/>
      <w:lvlText w:val="%7."/>
      <w:lvlJc w:val="left"/>
      <w:pPr>
        <w:ind w:left="6455" w:hanging="360"/>
      </w:pPr>
    </w:lvl>
    <w:lvl w:ilvl="7" w:tplc="04090019" w:tentative="1">
      <w:start w:val="1"/>
      <w:numFmt w:val="lowerLetter"/>
      <w:lvlText w:val="%8."/>
      <w:lvlJc w:val="left"/>
      <w:pPr>
        <w:ind w:left="7175" w:hanging="360"/>
      </w:pPr>
    </w:lvl>
    <w:lvl w:ilvl="8" w:tplc="0409001B" w:tentative="1">
      <w:start w:val="1"/>
      <w:numFmt w:val="lowerRoman"/>
      <w:lvlText w:val="%9."/>
      <w:lvlJc w:val="right"/>
      <w:pPr>
        <w:ind w:left="7895" w:hanging="180"/>
      </w:pPr>
    </w:lvl>
  </w:abstractNum>
  <w:abstractNum w:abstractNumId="33" w15:restartNumberingAfterBreak="0">
    <w:nsid w:val="2224731A"/>
    <w:multiLevelType w:val="hybridMultilevel"/>
    <w:tmpl w:val="21ECB206"/>
    <w:lvl w:ilvl="0" w:tplc="2DBC0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2443487D"/>
    <w:multiLevelType w:val="hybridMultilevel"/>
    <w:tmpl w:val="34BECE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2A7223A1"/>
    <w:multiLevelType w:val="hybridMultilevel"/>
    <w:tmpl w:val="292E22A0"/>
    <w:lvl w:ilvl="0" w:tplc="453ED272">
      <w:start w:val="1"/>
      <w:numFmt w:val="lowerLetter"/>
      <w:lvlText w:val="%1)"/>
      <w:lvlJc w:val="left"/>
      <w:pPr>
        <w:ind w:left="1146" w:hanging="360"/>
      </w:pPr>
      <w:rPr>
        <w:rFonts w:ascii="Times New Roman" w:eastAsiaTheme="minorHAnsi" w:hAnsi="Times New Roman" w:cs="Times New Roman"/>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2F9C2849"/>
    <w:multiLevelType w:val="hybridMultilevel"/>
    <w:tmpl w:val="65A6FE5C"/>
    <w:lvl w:ilvl="0" w:tplc="D6BA5F5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7" w15:restartNumberingAfterBreak="0">
    <w:nsid w:val="30B01FC6"/>
    <w:multiLevelType w:val="hybridMultilevel"/>
    <w:tmpl w:val="BA2A5420"/>
    <w:lvl w:ilvl="0" w:tplc="C5781374">
      <w:start w:val="1"/>
      <w:numFmt w:val="lowerLetter"/>
      <w:lvlText w:val="%1)"/>
      <w:lvlJc w:val="left"/>
      <w:pPr>
        <w:ind w:left="1080" w:hanging="360"/>
      </w:pPr>
      <w:rPr>
        <w:rFonts w:ascii="Times New Roman" w:eastAsiaTheme="minorHAnsi" w:hAnsi="Times New Roman" w:cs="Times New Roman"/>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3191387D"/>
    <w:multiLevelType w:val="hybridMultilevel"/>
    <w:tmpl w:val="38FA2392"/>
    <w:lvl w:ilvl="0" w:tplc="04090001">
      <w:start w:val="1"/>
      <w:numFmt w:val="bullet"/>
      <w:lvlText w:val=""/>
      <w:lvlJc w:val="left"/>
      <w:pPr>
        <w:ind w:left="1494" w:hanging="360"/>
      </w:pPr>
      <w:rPr>
        <w:rFonts w:ascii="Symbol" w:hAnsi="Symbol" w:hint="default"/>
      </w:rPr>
    </w:lvl>
    <w:lvl w:ilvl="1" w:tplc="04090001">
      <w:start w:val="1"/>
      <w:numFmt w:val="bullet"/>
      <w:lvlText w:val=""/>
      <w:lvlJc w:val="left"/>
      <w:pPr>
        <w:ind w:left="2214" w:hanging="360"/>
      </w:pPr>
      <w:rPr>
        <w:rFonts w:ascii="Symbol" w:hAnsi="Symbol"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9" w15:restartNumberingAfterBreak="0">
    <w:nsid w:val="33214692"/>
    <w:multiLevelType w:val="hybridMultilevel"/>
    <w:tmpl w:val="BCC0948C"/>
    <w:lvl w:ilvl="0" w:tplc="5BCAAD48">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40" w15:restartNumberingAfterBreak="0">
    <w:nsid w:val="33E47B20"/>
    <w:multiLevelType w:val="hybridMultilevel"/>
    <w:tmpl w:val="E8D6189C"/>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35CB5F9B"/>
    <w:multiLevelType w:val="hybridMultilevel"/>
    <w:tmpl w:val="360E0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61156AC"/>
    <w:multiLevelType w:val="hybridMultilevel"/>
    <w:tmpl w:val="B246D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371A266D"/>
    <w:multiLevelType w:val="hybridMultilevel"/>
    <w:tmpl w:val="03FAD0B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3F224084"/>
    <w:multiLevelType w:val="hybridMultilevel"/>
    <w:tmpl w:val="266692B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40054307"/>
    <w:multiLevelType w:val="hybridMultilevel"/>
    <w:tmpl w:val="9D66E54A"/>
    <w:lvl w:ilvl="0" w:tplc="30B8651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6" w15:restartNumberingAfterBreak="0">
    <w:nsid w:val="4162029B"/>
    <w:multiLevelType w:val="hybridMultilevel"/>
    <w:tmpl w:val="150A9CDC"/>
    <w:lvl w:ilvl="0" w:tplc="04090015">
      <w:start w:val="1"/>
      <w:numFmt w:val="upperLetter"/>
      <w:lvlText w:val="%1."/>
      <w:lvlJc w:val="left"/>
      <w:pPr>
        <w:ind w:left="720" w:hanging="360"/>
      </w:pPr>
      <w:rPr>
        <w:rFonts w:hint="default"/>
      </w:rPr>
    </w:lvl>
    <w:lvl w:ilvl="1" w:tplc="95988B5A">
      <w:start w:val="1"/>
      <w:numFmt w:val="decimal"/>
      <w:lvlText w:val="%2."/>
      <w:lvlJc w:val="left"/>
      <w:pPr>
        <w:ind w:left="1785" w:hanging="705"/>
      </w:pPr>
      <w:rPr>
        <w:rFonts w:hint="default"/>
      </w:rPr>
    </w:lvl>
    <w:lvl w:ilvl="2" w:tplc="30AEE002">
      <w:start w:val="1"/>
      <w:numFmt w:val="lowerLetter"/>
      <w:lvlText w:val="%3."/>
      <w:lvlJc w:val="left"/>
      <w:pPr>
        <w:ind w:left="2340" w:hanging="360"/>
      </w:pPr>
      <w:rPr>
        <w:rFonts w:eastAsiaTheme="minorHAns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41B45F46"/>
    <w:multiLevelType w:val="hybridMultilevel"/>
    <w:tmpl w:val="0D6064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41B9138F"/>
    <w:multiLevelType w:val="hybridMultilevel"/>
    <w:tmpl w:val="5602E9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42DE7C0A"/>
    <w:multiLevelType w:val="hybridMultilevel"/>
    <w:tmpl w:val="32AE82CA"/>
    <w:lvl w:ilvl="0" w:tplc="9F40D648">
      <w:start w:val="1"/>
      <w:numFmt w:val="lowerLetter"/>
      <w:lvlText w:val="%1)"/>
      <w:lvlJc w:val="left"/>
      <w:pPr>
        <w:ind w:left="1494" w:hanging="360"/>
      </w:pPr>
      <w:rPr>
        <w:rFonts w:hint="default"/>
      </w:rPr>
    </w:lvl>
    <w:lvl w:ilvl="1" w:tplc="2708B95A">
      <w:numFmt w:val="bullet"/>
      <w:lvlText w:val="•"/>
      <w:lvlJc w:val="left"/>
      <w:pPr>
        <w:ind w:left="2679" w:hanging="825"/>
      </w:pPr>
      <w:rPr>
        <w:rFonts w:ascii="Candara" w:eastAsia="Times New Roman" w:hAnsi="Candara" w:cs="Times New Roman" w:hint="default"/>
      </w:r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0" w15:restartNumberingAfterBreak="0">
    <w:nsid w:val="43252F56"/>
    <w:multiLevelType w:val="hybridMultilevel"/>
    <w:tmpl w:val="75688A3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46DE65A3"/>
    <w:multiLevelType w:val="hybridMultilevel"/>
    <w:tmpl w:val="A2C61C0C"/>
    <w:lvl w:ilvl="0" w:tplc="203CF1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2" w15:restartNumberingAfterBreak="0">
    <w:nsid w:val="47606169"/>
    <w:multiLevelType w:val="hybridMultilevel"/>
    <w:tmpl w:val="812CEA86"/>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4A1B2CAD"/>
    <w:multiLevelType w:val="hybridMultilevel"/>
    <w:tmpl w:val="9A8EB11C"/>
    <w:lvl w:ilvl="0" w:tplc="B2A0216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4" w15:restartNumberingAfterBreak="0">
    <w:nsid w:val="4D131BBB"/>
    <w:multiLevelType w:val="hybridMultilevel"/>
    <w:tmpl w:val="1F6CD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527051BF"/>
    <w:multiLevelType w:val="hybridMultilevel"/>
    <w:tmpl w:val="38D0D98E"/>
    <w:lvl w:ilvl="0" w:tplc="0E6A3D6E">
      <w:start w:val="1"/>
      <w:numFmt w:val="lowerLetter"/>
      <w:lvlText w:val="%1)"/>
      <w:lvlJc w:val="left"/>
      <w:pPr>
        <w:ind w:left="786" w:hanging="360"/>
      </w:pPr>
      <w:rPr>
        <w:rFonts w:hint="default"/>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6" w15:restartNumberingAfterBreak="0">
    <w:nsid w:val="59CD55D3"/>
    <w:multiLevelType w:val="hybridMultilevel"/>
    <w:tmpl w:val="6A580D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D6C5070"/>
    <w:multiLevelType w:val="hybridMultilevel"/>
    <w:tmpl w:val="CF14D534"/>
    <w:lvl w:ilvl="0" w:tplc="453ED272">
      <w:start w:val="1"/>
      <w:numFmt w:val="lowerLetter"/>
      <w:lvlText w:val="%1)"/>
      <w:lvlJc w:val="left"/>
      <w:pPr>
        <w:ind w:left="927" w:hanging="360"/>
      </w:pPr>
      <w:rPr>
        <w:rFonts w:ascii="Times New Roman" w:eastAsiaTheme="minorHAnsi" w:hAnsi="Times New Roman" w:cs="Times New Roman"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8" w15:restartNumberingAfterBreak="0">
    <w:nsid w:val="5F325A28"/>
    <w:multiLevelType w:val="hybridMultilevel"/>
    <w:tmpl w:val="CA001AE8"/>
    <w:lvl w:ilvl="0" w:tplc="04090015">
      <w:start w:val="1"/>
      <w:numFmt w:val="upperLetter"/>
      <w:lvlText w:val="%1."/>
      <w:lvlJc w:val="left"/>
      <w:pPr>
        <w:ind w:left="720" w:hanging="360"/>
      </w:pPr>
      <w:rPr>
        <w:rFonts w:hint="default"/>
      </w:rPr>
    </w:lvl>
    <w:lvl w:ilvl="1" w:tplc="89DC5B5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851139"/>
    <w:multiLevelType w:val="hybridMultilevel"/>
    <w:tmpl w:val="F96E7E4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60" w15:restartNumberingAfterBreak="0">
    <w:nsid w:val="6534437D"/>
    <w:multiLevelType w:val="hybridMultilevel"/>
    <w:tmpl w:val="C7884C82"/>
    <w:lvl w:ilvl="0" w:tplc="A57E3BA6">
      <w:start w:val="1"/>
      <w:numFmt w:val="bullet"/>
      <w:lvlText w:val="-"/>
      <w:lvlJc w:val="left"/>
      <w:pPr>
        <w:ind w:left="785" w:hanging="360"/>
      </w:pPr>
      <w:rPr>
        <w:rFonts w:ascii="Candara" w:eastAsia="Times New Roman" w:hAnsi="Candara" w:cs="Times New Roman" w:hint="default"/>
      </w:rPr>
    </w:lvl>
    <w:lvl w:ilvl="1" w:tplc="04090003" w:tentative="1">
      <w:start w:val="1"/>
      <w:numFmt w:val="bullet"/>
      <w:lvlText w:val="o"/>
      <w:lvlJc w:val="left"/>
      <w:pPr>
        <w:ind w:left="1505" w:hanging="360"/>
      </w:pPr>
      <w:rPr>
        <w:rFonts w:ascii="Courier New" w:hAnsi="Courier New" w:cs="Courier New" w:hint="default"/>
      </w:rPr>
    </w:lvl>
    <w:lvl w:ilvl="2" w:tplc="04090005" w:tentative="1">
      <w:start w:val="1"/>
      <w:numFmt w:val="bullet"/>
      <w:lvlText w:val=""/>
      <w:lvlJc w:val="left"/>
      <w:pPr>
        <w:ind w:left="2225" w:hanging="360"/>
      </w:pPr>
      <w:rPr>
        <w:rFonts w:ascii="Wingdings" w:hAnsi="Wingdings" w:hint="default"/>
      </w:rPr>
    </w:lvl>
    <w:lvl w:ilvl="3" w:tplc="04090001" w:tentative="1">
      <w:start w:val="1"/>
      <w:numFmt w:val="bullet"/>
      <w:lvlText w:val=""/>
      <w:lvlJc w:val="left"/>
      <w:pPr>
        <w:ind w:left="2945" w:hanging="360"/>
      </w:pPr>
      <w:rPr>
        <w:rFonts w:ascii="Symbol" w:hAnsi="Symbol" w:hint="default"/>
      </w:rPr>
    </w:lvl>
    <w:lvl w:ilvl="4" w:tplc="04090003" w:tentative="1">
      <w:start w:val="1"/>
      <w:numFmt w:val="bullet"/>
      <w:lvlText w:val="o"/>
      <w:lvlJc w:val="left"/>
      <w:pPr>
        <w:ind w:left="3665" w:hanging="360"/>
      </w:pPr>
      <w:rPr>
        <w:rFonts w:ascii="Courier New" w:hAnsi="Courier New" w:cs="Courier New" w:hint="default"/>
      </w:rPr>
    </w:lvl>
    <w:lvl w:ilvl="5" w:tplc="04090005" w:tentative="1">
      <w:start w:val="1"/>
      <w:numFmt w:val="bullet"/>
      <w:lvlText w:val=""/>
      <w:lvlJc w:val="left"/>
      <w:pPr>
        <w:ind w:left="4385" w:hanging="360"/>
      </w:pPr>
      <w:rPr>
        <w:rFonts w:ascii="Wingdings" w:hAnsi="Wingdings" w:hint="default"/>
      </w:rPr>
    </w:lvl>
    <w:lvl w:ilvl="6" w:tplc="04090001" w:tentative="1">
      <w:start w:val="1"/>
      <w:numFmt w:val="bullet"/>
      <w:lvlText w:val=""/>
      <w:lvlJc w:val="left"/>
      <w:pPr>
        <w:ind w:left="5105" w:hanging="360"/>
      </w:pPr>
      <w:rPr>
        <w:rFonts w:ascii="Symbol" w:hAnsi="Symbol" w:hint="default"/>
      </w:rPr>
    </w:lvl>
    <w:lvl w:ilvl="7" w:tplc="04090003" w:tentative="1">
      <w:start w:val="1"/>
      <w:numFmt w:val="bullet"/>
      <w:lvlText w:val="o"/>
      <w:lvlJc w:val="left"/>
      <w:pPr>
        <w:ind w:left="5825" w:hanging="360"/>
      </w:pPr>
      <w:rPr>
        <w:rFonts w:ascii="Courier New" w:hAnsi="Courier New" w:cs="Courier New" w:hint="default"/>
      </w:rPr>
    </w:lvl>
    <w:lvl w:ilvl="8" w:tplc="04090005" w:tentative="1">
      <w:start w:val="1"/>
      <w:numFmt w:val="bullet"/>
      <w:lvlText w:val=""/>
      <w:lvlJc w:val="left"/>
      <w:pPr>
        <w:ind w:left="6545" w:hanging="360"/>
      </w:pPr>
      <w:rPr>
        <w:rFonts w:ascii="Wingdings" w:hAnsi="Wingdings" w:hint="default"/>
      </w:rPr>
    </w:lvl>
  </w:abstractNum>
  <w:abstractNum w:abstractNumId="61" w15:restartNumberingAfterBreak="0">
    <w:nsid w:val="67DF1D52"/>
    <w:multiLevelType w:val="hybridMultilevel"/>
    <w:tmpl w:val="521441F8"/>
    <w:lvl w:ilvl="0" w:tplc="EBCCA27E">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2" w15:restartNumberingAfterBreak="0">
    <w:nsid w:val="691636D1"/>
    <w:multiLevelType w:val="hybridMultilevel"/>
    <w:tmpl w:val="5BB0DF06"/>
    <w:lvl w:ilvl="0" w:tplc="45F67CA4">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3" w15:restartNumberingAfterBreak="0">
    <w:nsid w:val="69BD4E84"/>
    <w:multiLevelType w:val="hybridMultilevel"/>
    <w:tmpl w:val="04881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1F80B6C"/>
    <w:multiLevelType w:val="hybridMultilevel"/>
    <w:tmpl w:val="ADB20C6E"/>
    <w:lvl w:ilvl="0" w:tplc="93A6F084">
      <w:start w:val="1"/>
      <w:numFmt w:val="decimal"/>
      <w:lvlText w:val="%1)"/>
      <w:lvlJc w:val="left"/>
      <w:pPr>
        <w:ind w:left="1070" w:hanging="360"/>
      </w:pPr>
      <w:rPr>
        <w:rFonts w:hint="default"/>
      </w:rPr>
    </w:lvl>
    <w:lvl w:ilvl="1" w:tplc="04090019" w:tentative="1">
      <w:start w:val="1"/>
      <w:numFmt w:val="lowerLetter"/>
      <w:lvlText w:val="%2."/>
      <w:lvlJc w:val="left"/>
      <w:pPr>
        <w:ind w:left="1555" w:hanging="360"/>
      </w:pPr>
    </w:lvl>
    <w:lvl w:ilvl="2" w:tplc="0409001B" w:tentative="1">
      <w:start w:val="1"/>
      <w:numFmt w:val="lowerRoman"/>
      <w:lvlText w:val="%3."/>
      <w:lvlJc w:val="right"/>
      <w:pPr>
        <w:ind w:left="2275" w:hanging="180"/>
      </w:pPr>
    </w:lvl>
    <w:lvl w:ilvl="3" w:tplc="0409000F" w:tentative="1">
      <w:start w:val="1"/>
      <w:numFmt w:val="decimal"/>
      <w:lvlText w:val="%4."/>
      <w:lvlJc w:val="left"/>
      <w:pPr>
        <w:ind w:left="2995" w:hanging="360"/>
      </w:pPr>
    </w:lvl>
    <w:lvl w:ilvl="4" w:tplc="04090019" w:tentative="1">
      <w:start w:val="1"/>
      <w:numFmt w:val="lowerLetter"/>
      <w:lvlText w:val="%5."/>
      <w:lvlJc w:val="left"/>
      <w:pPr>
        <w:ind w:left="3715" w:hanging="360"/>
      </w:pPr>
    </w:lvl>
    <w:lvl w:ilvl="5" w:tplc="0409001B" w:tentative="1">
      <w:start w:val="1"/>
      <w:numFmt w:val="lowerRoman"/>
      <w:lvlText w:val="%6."/>
      <w:lvlJc w:val="right"/>
      <w:pPr>
        <w:ind w:left="4435" w:hanging="180"/>
      </w:pPr>
    </w:lvl>
    <w:lvl w:ilvl="6" w:tplc="0409000F" w:tentative="1">
      <w:start w:val="1"/>
      <w:numFmt w:val="decimal"/>
      <w:lvlText w:val="%7."/>
      <w:lvlJc w:val="left"/>
      <w:pPr>
        <w:ind w:left="5155" w:hanging="360"/>
      </w:pPr>
    </w:lvl>
    <w:lvl w:ilvl="7" w:tplc="04090019" w:tentative="1">
      <w:start w:val="1"/>
      <w:numFmt w:val="lowerLetter"/>
      <w:lvlText w:val="%8."/>
      <w:lvlJc w:val="left"/>
      <w:pPr>
        <w:ind w:left="5875" w:hanging="360"/>
      </w:pPr>
    </w:lvl>
    <w:lvl w:ilvl="8" w:tplc="0409001B" w:tentative="1">
      <w:start w:val="1"/>
      <w:numFmt w:val="lowerRoman"/>
      <w:lvlText w:val="%9."/>
      <w:lvlJc w:val="right"/>
      <w:pPr>
        <w:ind w:left="6595" w:hanging="180"/>
      </w:pPr>
    </w:lvl>
  </w:abstractNum>
  <w:abstractNum w:abstractNumId="65" w15:restartNumberingAfterBreak="0">
    <w:nsid w:val="7295022B"/>
    <w:multiLevelType w:val="hybridMultilevel"/>
    <w:tmpl w:val="C90AF8B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6" w15:restartNumberingAfterBreak="0">
    <w:nsid w:val="7C406C75"/>
    <w:multiLevelType w:val="hybridMultilevel"/>
    <w:tmpl w:val="0C86BFBC"/>
    <w:lvl w:ilvl="0" w:tplc="FB1298FE">
      <w:start w:val="1"/>
      <w:numFmt w:val="lowerLetter"/>
      <w:lvlText w:val="%1.)"/>
      <w:lvlJc w:val="left"/>
      <w:pPr>
        <w:ind w:left="4188" w:hanging="360"/>
      </w:pPr>
      <w:rPr>
        <w:rFonts w:ascii="Times New Roman" w:eastAsiaTheme="minorHAnsi" w:hAnsi="Times New Roman" w:cs="Times New Roman"/>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67" w15:restartNumberingAfterBreak="0">
    <w:nsid w:val="7CDE14CB"/>
    <w:multiLevelType w:val="hybridMultilevel"/>
    <w:tmpl w:val="C7FA6212"/>
    <w:lvl w:ilvl="0" w:tplc="044C1A98">
      <w:start w:val="1"/>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8" w15:restartNumberingAfterBreak="0">
    <w:nsid w:val="7E0B2EB4"/>
    <w:multiLevelType w:val="hybridMultilevel"/>
    <w:tmpl w:val="B38CA0F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EAB4AF5"/>
    <w:multiLevelType w:val="hybridMultilevel"/>
    <w:tmpl w:val="0CBAAE6A"/>
    <w:lvl w:ilvl="0" w:tplc="9ECC6E6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518934703">
    <w:abstractNumId w:val="20"/>
  </w:num>
  <w:num w:numId="2" w16cid:durableId="294912620">
    <w:abstractNumId w:val="24"/>
  </w:num>
  <w:num w:numId="3" w16cid:durableId="2139256098">
    <w:abstractNumId w:val="43"/>
  </w:num>
  <w:num w:numId="4" w16cid:durableId="1808890307">
    <w:abstractNumId w:val="15"/>
  </w:num>
  <w:num w:numId="5" w16cid:durableId="94525655">
    <w:abstractNumId w:val="13"/>
  </w:num>
  <w:num w:numId="6" w16cid:durableId="194001852">
    <w:abstractNumId w:val="49"/>
  </w:num>
  <w:num w:numId="7" w16cid:durableId="1507359725">
    <w:abstractNumId w:val="38"/>
  </w:num>
  <w:num w:numId="8" w16cid:durableId="16660728">
    <w:abstractNumId w:val="36"/>
  </w:num>
  <w:num w:numId="9" w16cid:durableId="1177159857">
    <w:abstractNumId w:val="48"/>
  </w:num>
  <w:num w:numId="10" w16cid:durableId="638922549">
    <w:abstractNumId w:val="60"/>
  </w:num>
  <w:num w:numId="11" w16cid:durableId="978147823">
    <w:abstractNumId w:val="41"/>
  </w:num>
  <w:num w:numId="12" w16cid:durableId="396250910">
    <w:abstractNumId w:val="23"/>
  </w:num>
  <w:num w:numId="13" w16cid:durableId="1816023952">
    <w:abstractNumId w:val="51"/>
  </w:num>
  <w:num w:numId="14" w16cid:durableId="639388394">
    <w:abstractNumId w:val="62"/>
  </w:num>
  <w:num w:numId="15" w16cid:durableId="2064936975">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64723565">
    <w:abstractNumId w:val="5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30307238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44525040">
    <w:abstractNumId w:val="1"/>
  </w:num>
  <w:num w:numId="19" w16cid:durableId="1241715050">
    <w:abstractNumId w:val="2"/>
  </w:num>
  <w:num w:numId="20" w16cid:durableId="1903902750">
    <w:abstractNumId w:val="0"/>
  </w:num>
  <w:num w:numId="21" w16cid:durableId="1778326025">
    <w:abstractNumId w:val="3"/>
  </w:num>
  <w:num w:numId="22" w16cid:durableId="803036680">
    <w:abstractNumId w:val="6"/>
  </w:num>
  <w:num w:numId="23" w16cid:durableId="346446458">
    <w:abstractNumId w:val="11"/>
  </w:num>
  <w:num w:numId="24" w16cid:durableId="411466933">
    <w:abstractNumId w:val="7"/>
  </w:num>
  <w:num w:numId="25" w16cid:durableId="843208132">
    <w:abstractNumId w:val="9"/>
  </w:num>
  <w:num w:numId="26" w16cid:durableId="1525485805">
    <w:abstractNumId w:val="4"/>
  </w:num>
  <w:num w:numId="27" w16cid:durableId="452752762">
    <w:abstractNumId w:val="8"/>
  </w:num>
  <w:num w:numId="28" w16cid:durableId="305932929">
    <w:abstractNumId w:val="5"/>
  </w:num>
  <w:num w:numId="29" w16cid:durableId="1249537883">
    <w:abstractNumId w:val="10"/>
  </w:num>
  <w:num w:numId="30" w16cid:durableId="66999167">
    <w:abstractNumId w:val="65"/>
  </w:num>
  <w:num w:numId="31" w16cid:durableId="201668585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555286782">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83850664">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590164891">
    <w:abstractNumId w:val="22"/>
  </w:num>
  <w:num w:numId="35" w16cid:durableId="1984193859">
    <w:abstractNumId w:val="19"/>
  </w:num>
  <w:num w:numId="36" w16cid:durableId="1683118860">
    <w:abstractNumId w:val="69"/>
  </w:num>
  <w:num w:numId="37" w16cid:durableId="92484622">
    <w:abstractNumId w:val="18"/>
  </w:num>
  <w:num w:numId="38" w16cid:durableId="72512705">
    <w:abstractNumId w:val="46"/>
  </w:num>
  <w:num w:numId="39" w16cid:durableId="1003312326">
    <w:abstractNumId w:val="45"/>
  </w:num>
  <w:num w:numId="40" w16cid:durableId="1492674157">
    <w:abstractNumId w:val="27"/>
  </w:num>
  <w:num w:numId="41" w16cid:durableId="278411937">
    <w:abstractNumId w:val="39"/>
  </w:num>
  <w:num w:numId="42" w16cid:durableId="1265263480">
    <w:abstractNumId w:val="61"/>
  </w:num>
  <w:num w:numId="43" w16cid:durableId="1241258697">
    <w:abstractNumId w:val="14"/>
  </w:num>
  <w:num w:numId="44" w16cid:durableId="592007577">
    <w:abstractNumId w:val="44"/>
  </w:num>
  <w:num w:numId="45" w16cid:durableId="44792827">
    <w:abstractNumId w:val="55"/>
  </w:num>
  <w:num w:numId="46" w16cid:durableId="1048334353">
    <w:abstractNumId w:val="50"/>
  </w:num>
  <w:num w:numId="47" w16cid:durableId="343945668">
    <w:abstractNumId w:val="16"/>
  </w:num>
  <w:num w:numId="48" w16cid:durableId="51662582">
    <w:abstractNumId w:val="40"/>
  </w:num>
  <w:num w:numId="49" w16cid:durableId="799687051">
    <w:abstractNumId w:val="28"/>
  </w:num>
  <w:num w:numId="50" w16cid:durableId="1598441533">
    <w:abstractNumId w:val="57"/>
  </w:num>
  <w:num w:numId="51" w16cid:durableId="180751422">
    <w:abstractNumId w:val="64"/>
  </w:num>
  <w:num w:numId="52" w16cid:durableId="2088647714">
    <w:abstractNumId w:val="17"/>
  </w:num>
  <w:num w:numId="53" w16cid:durableId="1658680832">
    <w:abstractNumId w:val="30"/>
  </w:num>
  <w:num w:numId="54" w16cid:durableId="491801535">
    <w:abstractNumId w:val="66"/>
  </w:num>
  <w:num w:numId="55" w16cid:durableId="696466763">
    <w:abstractNumId w:val="29"/>
  </w:num>
  <w:num w:numId="56" w16cid:durableId="737754583">
    <w:abstractNumId w:val="35"/>
  </w:num>
  <w:num w:numId="57" w16cid:durableId="1766031195">
    <w:abstractNumId w:val="32"/>
  </w:num>
  <w:num w:numId="58" w16cid:durableId="365251633">
    <w:abstractNumId w:val="37"/>
  </w:num>
  <w:num w:numId="59" w16cid:durableId="1590187592">
    <w:abstractNumId w:val="53"/>
  </w:num>
  <w:num w:numId="60" w16cid:durableId="1490056387">
    <w:abstractNumId w:val="34"/>
  </w:num>
  <w:num w:numId="61" w16cid:durableId="2006088128">
    <w:abstractNumId w:val="63"/>
  </w:num>
  <w:num w:numId="62" w16cid:durableId="1417748120">
    <w:abstractNumId w:val="33"/>
  </w:num>
  <w:num w:numId="63" w16cid:durableId="192115296">
    <w:abstractNumId w:val="42"/>
  </w:num>
  <w:num w:numId="64" w16cid:durableId="405416616">
    <w:abstractNumId w:val="68"/>
  </w:num>
  <w:num w:numId="65" w16cid:durableId="1149908130">
    <w:abstractNumId w:val="26"/>
  </w:num>
  <w:num w:numId="66" w16cid:durableId="1723822777">
    <w:abstractNumId w:val="56"/>
  </w:num>
  <w:num w:numId="67" w16cid:durableId="815612791">
    <w:abstractNumId w:val="58"/>
  </w:num>
  <w:num w:numId="68" w16cid:durableId="1056123219">
    <w:abstractNumId w:val="47"/>
  </w:num>
  <w:num w:numId="69" w16cid:durableId="946889802">
    <w:abstractNumId w:val="5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0" w16cid:durableId="1303341957">
    <w:abstractNumId w:val="31"/>
    <w:lvlOverride w:ilvl="0">
      <w:startOverride w:val="1"/>
    </w:lvlOverride>
    <w:lvlOverride w:ilvl="1"/>
    <w:lvlOverride w:ilvl="2"/>
    <w:lvlOverride w:ilvl="3"/>
    <w:lvlOverride w:ilvl="4"/>
    <w:lvlOverride w:ilvl="5"/>
    <w:lvlOverride w:ilvl="6"/>
    <w:lvlOverride w:ilvl="7"/>
    <w:lvlOverride w:ilvl="8"/>
  </w:num>
  <w:num w:numId="71" w16cid:durableId="1025710484">
    <w:abstractNumId w:val="31"/>
  </w:num>
  <w:num w:numId="72" w16cid:durableId="186872552">
    <w:abstractNumId w:val="54"/>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1DE"/>
    <w:rsid w:val="00001AD2"/>
    <w:rsid w:val="00002136"/>
    <w:rsid w:val="0000218D"/>
    <w:rsid w:val="00002406"/>
    <w:rsid w:val="00003109"/>
    <w:rsid w:val="000047F6"/>
    <w:rsid w:val="00004D7A"/>
    <w:rsid w:val="00005613"/>
    <w:rsid w:val="0000673E"/>
    <w:rsid w:val="0000710E"/>
    <w:rsid w:val="000078A8"/>
    <w:rsid w:val="00007A9C"/>
    <w:rsid w:val="0001010B"/>
    <w:rsid w:val="0001020A"/>
    <w:rsid w:val="00010E69"/>
    <w:rsid w:val="00012195"/>
    <w:rsid w:val="000130A0"/>
    <w:rsid w:val="000131F4"/>
    <w:rsid w:val="000151C0"/>
    <w:rsid w:val="00015256"/>
    <w:rsid w:val="00016CA0"/>
    <w:rsid w:val="00017372"/>
    <w:rsid w:val="00017387"/>
    <w:rsid w:val="00017A34"/>
    <w:rsid w:val="00020277"/>
    <w:rsid w:val="00021E58"/>
    <w:rsid w:val="000223F8"/>
    <w:rsid w:val="00023004"/>
    <w:rsid w:val="00023195"/>
    <w:rsid w:val="0002378E"/>
    <w:rsid w:val="00027427"/>
    <w:rsid w:val="00030503"/>
    <w:rsid w:val="00030927"/>
    <w:rsid w:val="000316BC"/>
    <w:rsid w:val="00033A79"/>
    <w:rsid w:val="00033BC6"/>
    <w:rsid w:val="00034757"/>
    <w:rsid w:val="00034AAB"/>
    <w:rsid w:val="00034B7A"/>
    <w:rsid w:val="00036ACD"/>
    <w:rsid w:val="00036BEF"/>
    <w:rsid w:val="00040C06"/>
    <w:rsid w:val="000419F9"/>
    <w:rsid w:val="00041D84"/>
    <w:rsid w:val="000428B5"/>
    <w:rsid w:val="0004527F"/>
    <w:rsid w:val="00045786"/>
    <w:rsid w:val="000459EE"/>
    <w:rsid w:val="000462E8"/>
    <w:rsid w:val="0004787B"/>
    <w:rsid w:val="0005136F"/>
    <w:rsid w:val="000517D4"/>
    <w:rsid w:val="00051BA8"/>
    <w:rsid w:val="00051FB4"/>
    <w:rsid w:val="0005446A"/>
    <w:rsid w:val="0005463A"/>
    <w:rsid w:val="00055D71"/>
    <w:rsid w:val="0005684B"/>
    <w:rsid w:val="000571A6"/>
    <w:rsid w:val="00057201"/>
    <w:rsid w:val="00060519"/>
    <w:rsid w:val="00061408"/>
    <w:rsid w:val="00061C51"/>
    <w:rsid w:val="00062450"/>
    <w:rsid w:val="0006267A"/>
    <w:rsid w:val="00063CDC"/>
    <w:rsid w:val="00063DDE"/>
    <w:rsid w:val="00064D54"/>
    <w:rsid w:val="00065C31"/>
    <w:rsid w:val="0006622D"/>
    <w:rsid w:val="00066AB9"/>
    <w:rsid w:val="00067AF9"/>
    <w:rsid w:val="000709E5"/>
    <w:rsid w:val="00071546"/>
    <w:rsid w:val="000718B1"/>
    <w:rsid w:val="00071A81"/>
    <w:rsid w:val="00071BEA"/>
    <w:rsid w:val="00071E2D"/>
    <w:rsid w:val="00072485"/>
    <w:rsid w:val="000725B9"/>
    <w:rsid w:val="00072959"/>
    <w:rsid w:val="00073287"/>
    <w:rsid w:val="000735A8"/>
    <w:rsid w:val="00073631"/>
    <w:rsid w:val="00073DC3"/>
    <w:rsid w:val="00073DCA"/>
    <w:rsid w:val="000743C9"/>
    <w:rsid w:val="00075DC8"/>
    <w:rsid w:val="00077C1A"/>
    <w:rsid w:val="00080A98"/>
    <w:rsid w:val="00080C54"/>
    <w:rsid w:val="00081245"/>
    <w:rsid w:val="0008177E"/>
    <w:rsid w:val="00081ED4"/>
    <w:rsid w:val="000824BC"/>
    <w:rsid w:val="00082CD4"/>
    <w:rsid w:val="00082D66"/>
    <w:rsid w:val="000836AA"/>
    <w:rsid w:val="000839D0"/>
    <w:rsid w:val="00084050"/>
    <w:rsid w:val="00084942"/>
    <w:rsid w:val="00084E0A"/>
    <w:rsid w:val="00084FED"/>
    <w:rsid w:val="000857C1"/>
    <w:rsid w:val="00086DD7"/>
    <w:rsid w:val="00086DF0"/>
    <w:rsid w:val="00086EC5"/>
    <w:rsid w:val="00090B74"/>
    <w:rsid w:val="00090D77"/>
    <w:rsid w:val="00091C2A"/>
    <w:rsid w:val="0009323C"/>
    <w:rsid w:val="00093F96"/>
    <w:rsid w:val="000969A3"/>
    <w:rsid w:val="0009749F"/>
    <w:rsid w:val="000979B4"/>
    <w:rsid w:val="00097E2E"/>
    <w:rsid w:val="000A106C"/>
    <w:rsid w:val="000A1489"/>
    <w:rsid w:val="000A1565"/>
    <w:rsid w:val="000A19DA"/>
    <w:rsid w:val="000A2E57"/>
    <w:rsid w:val="000A32F4"/>
    <w:rsid w:val="000A40AC"/>
    <w:rsid w:val="000A4274"/>
    <w:rsid w:val="000A4968"/>
    <w:rsid w:val="000A49D1"/>
    <w:rsid w:val="000A4E61"/>
    <w:rsid w:val="000A4F95"/>
    <w:rsid w:val="000A52BF"/>
    <w:rsid w:val="000A5300"/>
    <w:rsid w:val="000A5D6E"/>
    <w:rsid w:val="000A6222"/>
    <w:rsid w:val="000A6275"/>
    <w:rsid w:val="000A6366"/>
    <w:rsid w:val="000A65BA"/>
    <w:rsid w:val="000A6F3C"/>
    <w:rsid w:val="000A7A98"/>
    <w:rsid w:val="000B2F29"/>
    <w:rsid w:val="000B3032"/>
    <w:rsid w:val="000B3DED"/>
    <w:rsid w:val="000B417F"/>
    <w:rsid w:val="000B4ABB"/>
    <w:rsid w:val="000B582C"/>
    <w:rsid w:val="000B5F85"/>
    <w:rsid w:val="000B6036"/>
    <w:rsid w:val="000B65C9"/>
    <w:rsid w:val="000B6642"/>
    <w:rsid w:val="000B6B8C"/>
    <w:rsid w:val="000B7418"/>
    <w:rsid w:val="000B7935"/>
    <w:rsid w:val="000B7976"/>
    <w:rsid w:val="000B79C3"/>
    <w:rsid w:val="000C0590"/>
    <w:rsid w:val="000C07AF"/>
    <w:rsid w:val="000C3088"/>
    <w:rsid w:val="000C3461"/>
    <w:rsid w:val="000C366C"/>
    <w:rsid w:val="000C3BAA"/>
    <w:rsid w:val="000C3C30"/>
    <w:rsid w:val="000C3FEF"/>
    <w:rsid w:val="000C4F6E"/>
    <w:rsid w:val="000C5463"/>
    <w:rsid w:val="000D1972"/>
    <w:rsid w:val="000D2C25"/>
    <w:rsid w:val="000D36D7"/>
    <w:rsid w:val="000D64C3"/>
    <w:rsid w:val="000D6AE4"/>
    <w:rsid w:val="000D6C93"/>
    <w:rsid w:val="000D7648"/>
    <w:rsid w:val="000E0895"/>
    <w:rsid w:val="000E0989"/>
    <w:rsid w:val="000E22C3"/>
    <w:rsid w:val="000E2713"/>
    <w:rsid w:val="000E27AB"/>
    <w:rsid w:val="000E2FF8"/>
    <w:rsid w:val="000E319B"/>
    <w:rsid w:val="000E3499"/>
    <w:rsid w:val="000E383E"/>
    <w:rsid w:val="000E4AE4"/>
    <w:rsid w:val="000E565E"/>
    <w:rsid w:val="000E61FE"/>
    <w:rsid w:val="000E6F08"/>
    <w:rsid w:val="000E799A"/>
    <w:rsid w:val="000E79DA"/>
    <w:rsid w:val="000E7DF4"/>
    <w:rsid w:val="000F0699"/>
    <w:rsid w:val="000F0CFB"/>
    <w:rsid w:val="000F1911"/>
    <w:rsid w:val="000F2A64"/>
    <w:rsid w:val="000F3629"/>
    <w:rsid w:val="000F3805"/>
    <w:rsid w:val="000F3EF6"/>
    <w:rsid w:val="000F4DD4"/>
    <w:rsid w:val="000F6D5B"/>
    <w:rsid w:val="000F6ED3"/>
    <w:rsid w:val="000F74FB"/>
    <w:rsid w:val="000F7D4F"/>
    <w:rsid w:val="00100410"/>
    <w:rsid w:val="00100DA3"/>
    <w:rsid w:val="00100EF9"/>
    <w:rsid w:val="0010190B"/>
    <w:rsid w:val="00103631"/>
    <w:rsid w:val="00103654"/>
    <w:rsid w:val="001040DC"/>
    <w:rsid w:val="00104A8D"/>
    <w:rsid w:val="00105404"/>
    <w:rsid w:val="001068CA"/>
    <w:rsid w:val="00107DAF"/>
    <w:rsid w:val="00107F90"/>
    <w:rsid w:val="001105C7"/>
    <w:rsid w:val="00110F56"/>
    <w:rsid w:val="0011151D"/>
    <w:rsid w:val="00112159"/>
    <w:rsid w:val="001121CE"/>
    <w:rsid w:val="00113A31"/>
    <w:rsid w:val="00114943"/>
    <w:rsid w:val="00114D56"/>
    <w:rsid w:val="001151DC"/>
    <w:rsid w:val="001169F7"/>
    <w:rsid w:val="00116EF9"/>
    <w:rsid w:val="00117767"/>
    <w:rsid w:val="001179BC"/>
    <w:rsid w:val="00117E5C"/>
    <w:rsid w:val="00121AF0"/>
    <w:rsid w:val="00122266"/>
    <w:rsid w:val="00122B22"/>
    <w:rsid w:val="00122FA6"/>
    <w:rsid w:val="001236A4"/>
    <w:rsid w:val="0012506B"/>
    <w:rsid w:val="00125A5E"/>
    <w:rsid w:val="001308C0"/>
    <w:rsid w:val="00130E26"/>
    <w:rsid w:val="00130EE1"/>
    <w:rsid w:val="001324A4"/>
    <w:rsid w:val="001333F7"/>
    <w:rsid w:val="001349B3"/>
    <w:rsid w:val="00135968"/>
    <w:rsid w:val="00135CD0"/>
    <w:rsid w:val="00135EA4"/>
    <w:rsid w:val="0013684E"/>
    <w:rsid w:val="00136D7A"/>
    <w:rsid w:val="00136E13"/>
    <w:rsid w:val="001379B2"/>
    <w:rsid w:val="00137AA9"/>
    <w:rsid w:val="00141CB1"/>
    <w:rsid w:val="00141ED5"/>
    <w:rsid w:val="0014243D"/>
    <w:rsid w:val="0014330C"/>
    <w:rsid w:val="001435F8"/>
    <w:rsid w:val="00143C05"/>
    <w:rsid w:val="00143F40"/>
    <w:rsid w:val="00145D08"/>
    <w:rsid w:val="00145F7B"/>
    <w:rsid w:val="0014646D"/>
    <w:rsid w:val="00146CC6"/>
    <w:rsid w:val="00147097"/>
    <w:rsid w:val="0015005D"/>
    <w:rsid w:val="001519D6"/>
    <w:rsid w:val="001528CD"/>
    <w:rsid w:val="001532BE"/>
    <w:rsid w:val="00153CA5"/>
    <w:rsid w:val="00153CDE"/>
    <w:rsid w:val="0015585A"/>
    <w:rsid w:val="00156330"/>
    <w:rsid w:val="00157131"/>
    <w:rsid w:val="00157698"/>
    <w:rsid w:val="0016009B"/>
    <w:rsid w:val="00160446"/>
    <w:rsid w:val="0016070E"/>
    <w:rsid w:val="00160D61"/>
    <w:rsid w:val="0016168E"/>
    <w:rsid w:val="00163A22"/>
    <w:rsid w:val="0016583F"/>
    <w:rsid w:val="00165C42"/>
    <w:rsid w:val="001666ED"/>
    <w:rsid w:val="00167D3D"/>
    <w:rsid w:val="00172069"/>
    <w:rsid w:val="00175D35"/>
    <w:rsid w:val="00180AB7"/>
    <w:rsid w:val="00181705"/>
    <w:rsid w:val="001817E3"/>
    <w:rsid w:val="001830C0"/>
    <w:rsid w:val="00184694"/>
    <w:rsid w:val="00184C16"/>
    <w:rsid w:val="00185D2B"/>
    <w:rsid w:val="001872D6"/>
    <w:rsid w:val="00187803"/>
    <w:rsid w:val="00187D41"/>
    <w:rsid w:val="00187F52"/>
    <w:rsid w:val="0019099B"/>
    <w:rsid w:val="00190F67"/>
    <w:rsid w:val="00192052"/>
    <w:rsid w:val="001927C6"/>
    <w:rsid w:val="00193926"/>
    <w:rsid w:val="001951BD"/>
    <w:rsid w:val="00195353"/>
    <w:rsid w:val="00195E4B"/>
    <w:rsid w:val="001960BD"/>
    <w:rsid w:val="001969F4"/>
    <w:rsid w:val="001A0B9C"/>
    <w:rsid w:val="001A157B"/>
    <w:rsid w:val="001A1586"/>
    <w:rsid w:val="001A3D34"/>
    <w:rsid w:val="001A4815"/>
    <w:rsid w:val="001A6424"/>
    <w:rsid w:val="001A6425"/>
    <w:rsid w:val="001A64ED"/>
    <w:rsid w:val="001A6A51"/>
    <w:rsid w:val="001A73D1"/>
    <w:rsid w:val="001A7969"/>
    <w:rsid w:val="001B0B2A"/>
    <w:rsid w:val="001B13C0"/>
    <w:rsid w:val="001B4D8B"/>
    <w:rsid w:val="001B55AC"/>
    <w:rsid w:val="001B660B"/>
    <w:rsid w:val="001B69B5"/>
    <w:rsid w:val="001B70F0"/>
    <w:rsid w:val="001B763D"/>
    <w:rsid w:val="001C0FE5"/>
    <w:rsid w:val="001C1987"/>
    <w:rsid w:val="001C20A1"/>
    <w:rsid w:val="001C221B"/>
    <w:rsid w:val="001C2D68"/>
    <w:rsid w:val="001C461B"/>
    <w:rsid w:val="001C4685"/>
    <w:rsid w:val="001C475A"/>
    <w:rsid w:val="001C5195"/>
    <w:rsid w:val="001C542A"/>
    <w:rsid w:val="001C625A"/>
    <w:rsid w:val="001C717C"/>
    <w:rsid w:val="001C72FB"/>
    <w:rsid w:val="001C7566"/>
    <w:rsid w:val="001C7685"/>
    <w:rsid w:val="001C7C58"/>
    <w:rsid w:val="001D02C5"/>
    <w:rsid w:val="001D0589"/>
    <w:rsid w:val="001D06A5"/>
    <w:rsid w:val="001D0B9C"/>
    <w:rsid w:val="001D0C20"/>
    <w:rsid w:val="001D0F62"/>
    <w:rsid w:val="001D1D24"/>
    <w:rsid w:val="001D1F43"/>
    <w:rsid w:val="001D2229"/>
    <w:rsid w:val="001D2521"/>
    <w:rsid w:val="001D2877"/>
    <w:rsid w:val="001D2B63"/>
    <w:rsid w:val="001D36F7"/>
    <w:rsid w:val="001D6A07"/>
    <w:rsid w:val="001E0384"/>
    <w:rsid w:val="001E0D4A"/>
    <w:rsid w:val="001E262E"/>
    <w:rsid w:val="001E27C2"/>
    <w:rsid w:val="001E2828"/>
    <w:rsid w:val="001E3E01"/>
    <w:rsid w:val="001E52B7"/>
    <w:rsid w:val="001E626E"/>
    <w:rsid w:val="001E69F0"/>
    <w:rsid w:val="001E6AF2"/>
    <w:rsid w:val="001E703A"/>
    <w:rsid w:val="001F07AA"/>
    <w:rsid w:val="001F0CEF"/>
    <w:rsid w:val="001F1A3C"/>
    <w:rsid w:val="001F2737"/>
    <w:rsid w:val="001F32C2"/>
    <w:rsid w:val="001F3508"/>
    <w:rsid w:val="001F393F"/>
    <w:rsid w:val="001F4134"/>
    <w:rsid w:val="002007A4"/>
    <w:rsid w:val="0020218D"/>
    <w:rsid w:val="00202309"/>
    <w:rsid w:val="0020233A"/>
    <w:rsid w:val="002033D1"/>
    <w:rsid w:val="0020345A"/>
    <w:rsid w:val="00203A02"/>
    <w:rsid w:val="00206666"/>
    <w:rsid w:val="00206876"/>
    <w:rsid w:val="00206A94"/>
    <w:rsid w:val="0021042F"/>
    <w:rsid w:val="002105EC"/>
    <w:rsid w:val="00210AF7"/>
    <w:rsid w:val="00211105"/>
    <w:rsid w:val="00211923"/>
    <w:rsid w:val="00211F8D"/>
    <w:rsid w:val="0021274D"/>
    <w:rsid w:val="00213700"/>
    <w:rsid w:val="00213C55"/>
    <w:rsid w:val="002140B2"/>
    <w:rsid w:val="00214E9B"/>
    <w:rsid w:val="00215FBB"/>
    <w:rsid w:val="00216F0D"/>
    <w:rsid w:val="0022019B"/>
    <w:rsid w:val="00220C89"/>
    <w:rsid w:val="00221598"/>
    <w:rsid w:val="002218B0"/>
    <w:rsid w:val="00221F1A"/>
    <w:rsid w:val="002232C7"/>
    <w:rsid w:val="00226208"/>
    <w:rsid w:val="0022698F"/>
    <w:rsid w:val="0022699D"/>
    <w:rsid w:val="00227B22"/>
    <w:rsid w:val="00227B75"/>
    <w:rsid w:val="0023047B"/>
    <w:rsid w:val="002304A7"/>
    <w:rsid w:val="00231144"/>
    <w:rsid w:val="00232183"/>
    <w:rsid w:val="00233DF0"/>
    <w:rsid w:val="00234B6F"/>
    <w:rsid w:val="00236EBE"/>
    <w:rsid w:val="00237ADA"/>
    <w:rsid w:val="0024149C"/>
    <w:rsid w:val="00241C91"/>
    <w:rsid w:val="00242861"/>
    <w:rsid w:val="00242DF8"/>
    <w:rsid w:val="002440D8"/>
    <w:rsid w:val="0024451E"/>
    <w:rsid w:val="00244697"/>
    <w:rsid w:val="00244C45"/>
    <w:rsid w:val="00245112"/>
    <w:rsid w:val="00245370"/>
    <w:rsid w:val="00245B31"/>
    <w:rsid w:val="0024628E"/>
    <w:rsid w:val="002464AD"/>
    <w:rsid w:val="002467AD"/>
    <w:rsid w:val="00246C8B"/>
    <w:rsid w:val="002477C0"/>
    <w:rsid w:val="00247DAD"/>
    <w:rsid w:val="00250811"/>
    <w:rsid w:val="00251741"/>
    <w:rsid w:val="0025308A"/>
    <w:rsid w:val="00253825"/>
    <w:rsid w:val="00254C7C"/>
    <w:rsid w:val="00254F47"/>
    <w:rsid w:val="002558AB"/>
    <w:rsid w:val="00255F44"/>
    <w:rsid w:val="00260929"/>
    <w:rsid w:val="0026114A"/>
    <w:rsid w:val="00261405"/>
    <w:rsid w:val="00261587"/>
    <w:rsid w:val="0026258F"/>
    <w:rsid w:val="00262A28"/>
    <w:rsid w:val="0026392B"/>
    <w:rsid w:val="00264F60"/>
    <w:rsid w:val="00265315"/>
    <w:rsid w:val="002658B2"/>
    <w:rsid w:val="002659A2"/>
    <w:rsid w:val="00265C9F"/>
    <w:rsid w:val="00265FEE"/>
    <w:rsid w:val="002664D8"/>
    <w:rsid w:val="00267BBF"/>
    <w:rsid w:val="00267BE9"/>
    <w:rsid w:val="00272A2B"/>
    <w:rsid w:val="00275379"/>
    <w:rsid w:val="002763FB"/>
    <w:rsid w:val="00280E2B"/>
    <w:rsid w:val="00283366"/>
    <w:rsid w:val="00283800"/>
    <w:rsid w:val="00283E17"/>
    <w:rsid w:val="00284874"/>
    <w:rsid w:val="00285D9B"/>
    <w:rsid w:val="002862F8"/>
    <w:rsid w:val="0028768E"/>
    <w:rsid w:val="002876EE"/>
    <w:rsid w:val="00287761"/>
    <w:rsid w:val="002908BC"/>
    <w:rsid w:val="002913EA"/>
    <w:rsid w:val="00291742"/>
    <w:rsid w:val="00291D2B"/>
    <w:rsid w:val="002927BA"/>
    <w:rsid w:val="00292E98"/>
    <w:rsid w:val="00293220"/>
    <w:rsid w:val="00293342"/>
    <w:rsid w:val="00293546"/>
    <w:rsid w:val="00293AB3"/>
    <w:rsid w:val="00293D37"/>
    <w:rsid w:val="00293D9A"/>
    <w:rsid w:val="00294860"/>
    <w:rsid w:val="00295145"/>
    <w:rsid w:val="002954CF"/>
    <w:rsid w:val="0029636E"/>
    <w:rsid w:val="00296374"/>
    <w:rsid w:val="00296D92"/>
    <w:rsid w:val="00296DE1"/>
    <w:rsid w:val="00296DF9"/>
    <w:rsid w:val="00297E41"/>
    <w:rsid w:val="002A0285"/>
    <w:rsid w:val="002A0EE7"/>
    <w:rsid w:val="002A0FB1"/>
    <w:rsid w:val="002A1D29"/>
    <w:rsid w:val="002A2270"/>
    <w:rsid w:val="002A6F99"/>
    <w:rsid w:val="002A738A"/>
    <w:rsid w:val="002A7E49"/>
    <w:rsid w:val="002B094C"/>
    <w:rsid w:val="002B0D33"/>
    <w:rsid w:val="002B1B9E"/>
    <w:rsid w:val="002B1D08"/>
    <w:rsid w:val="002B296B"/>
    <w:rsid w:val="002B2F0D"/>
    <w:rsid w:val="002B38F9"/>
    <w:rsid w:val="002B4477"/>
    <w:rsid w:val="002B63DE"/>
    <w:rsid w:val="002B6A2E"/>
    <w:rsid w:val="002B7E9F"/>
    <w:rsid w:val="002C058A"/>
    <w:rsid w:val="002C0A4C"/>
    <w:rsid w:val="002C20B4"/>
    <w:rsid w:val="002C24AE"/>
    <w:rsid w:val="002C25E4"/>
    <w:rsid w:val="002C3282"/>
    <w:rsid w:val="002C3568"/>
    <w:rsid w:val="002C5989"/>
    <w:rsid w:val="002C77B2"/>
    <w:rsid w:val="002D0BDF"/>
    <w:rsid w:val="002D157E"/>
    <w:rsid w:val="002D3ADD"/>
    <w:rsid w:val="002D3FE5"/>
    <w:rsid w:val="002D462D"/>
    <w:rsid w:val="002D4D0C"/>
    <w:rsid w:val="002D6168"/>
    <w:rsid w:val="002D69ED"/>
    <w:rsid w:val="002D6C08"/>
    <w:rsid w:val="002D7057"/>
    <w:rsid w:val="002D7201"/>
    <w:rsid w:val="002D751E"/>
    <w:rsid w:val="002D7632"/>
    <w:rsid w:val="002D767A"/>
    <w:rsid w:val="002E0507"/>
    <w:rsid w:val="002E05E7"/>
    <w:rsid w:val="002E4C76"/>
    <w:rsid w:val="002E4D0C"/>
    <w:rsid w:val="002E4F7E"/>
    <w:rsid w:val="002E649C"/>
    <w:rsid w:val="002E681C"/>
    <w:rsid w:val="002E6F99"/>
    <w:rsid w:val="002E7553"/>
    <w:rsid w:val="002E7A6A"/>
    <w:rsid w:val="002E7C47"/>
    <w:rsid w:val="002E7F21"/>
    <w:rsid w:val="002E7FC5"/>
    <w:rsid w:val="002F06B9"/>
    <w:rsid w:val="002F0888"/>
    <w:rsid w:val="002F12D4"/>
    <w:rsid w:val="002F25F8"/>
    <w:rsid w:val="002F27F0"/>
    <w:rsid w:val="002F2E49"/>
    <w:rsid w:val="002F3377"/>
    <w:rsid w:val="002F33A6"/>
    <w:rsid w:val="002F3D24"/>
    <w:rsid w:val="002F40FE"/>
    <w:rsid w:val="002F4668"/>
    <w:rsid w:val="002F48CA"/>
    <w:rsid w:val="002F6208"/>
    <w:rsid w:val="002F6EB1"/>
    <w:rsid w:val="002F7B39"/>
    <w:rsid w:val="0030264B"/>
    <w:rsid w:val="00302819"/>
    <w:rsid w:val="003070D5"/>
    <w:rsid w:val="003079C2"/>
    <w:rsid w:val="0031134A"/>
    <w:rsid w:val="00311F12"/>
    <w:rsid w:val="003124B2"/>
    <w:rsid w:val="00313704"/>
    <w:rsid w:val="00313E7B"/>
    <w:rsid w:val="003153DA"/>
    <w:rsid w:val="0031564E"/>
    <w:rsid w:val="00315804"/>
    <w:rsid w:val="00316029"/>
    <w:rsid w:val="00316C02"/>
    <w:rsid w:val="0031718D"/>
    <w:rsid w:val="00317E6A"/>
    <w:rsid w:val="00317E8C"/>
    <w:rsid w:val="003211B0"/>
    <w:rsid w:val="00322CF4"/>
    <w:rsid w:val="003251F4"/>
    <w:rsid w:val="00326D80"/>
    <w:rsid w:val="003271B0"/>
    <w:rsid w:val="00331187"/>
    <w:rsid w:val="003334FA"/>
    <w:rsid w:val="00333800"/>
    <w:rsid w:val="00333EDC"/>
    <w:rsid w:val="00334257"/>
    <w:rsid w:val="00335B1B"/>
    <w:rsid w:val="0033663B"/>
    <w:rsid w:val="00337AB4"/>
    <w:rsid w:val="00340F10"/>
    <w:rsid w:val="003417D5"/>
    <w:rsid w:val="003426C9"/>
    <w:rsid w:val="003434EC"/>
    <w:rsid w:val="00344494"/>
    <w:rsid w:val="0034502D"/>
    <w:rsid w:val="00345149"/>
    <w:rsid w:val="0034537D"/>
    <w:rsid w:val="00346913"/>
    <w:rsid w:val="00347126"/>
    <w:rsid w:val="00347437"/>
    <w:rsid w:val="00347A48"/>
    <w:rsid w:val="00350A7E"/>
    <w:rsid w:val="00352B3F"/>
    <w:rsid w:val="00353149"/>
    <w:rsid w:val="00354199"/>
    <w:rsid w:val="00354A4C"/>
    <w:rsid w:val="00355139"/>
    <w:rsid w:val="003563D3"/>
    <w:rsid w:val="00356618"/>
    <w:rsid w:val="003574CB"/>
    <w:rsid w:val="0036070F"/>
    <w:rsid w:val="00360974"/>
    <w:rsid w:val="00360A73"/>
    <w:rsid w:val="00361319"/>
    <w:rsid w:val="00361C26"/>
    <w:rsid w:val="00362196"/>
    <w:rsid w:val="00362CCD"/>
    <w:rsid w:val="00363FEE"/>
    <w:rsid w:val="00364269"/>
    <w:rsid w:val="0036498F"/>
    <w:rsid w:val="0036606A"/>
    <w:rsid w:val="00366735"/>
    <w:rsid w:val="00366B4E"/>
    <w:rsid w:val="003678EA"/>
    <w:rsid w:val="003679B6"/>
    <w:rsid w:val="00370EE4"/>
    <w:rsid w:val="00371205"/>
    <w:rsid w:val="003715C8"/>
    <w:rsid w:val="00372740"/>
    <w:rsid w:val="00372B0E"/>
    <w:rsid w:val="00372B61"/>
    <w:rsid w:val="00372CF1"/>
    <w:rsid w:val="003732A5"/>
    <w:rsid w:val="0037398F"/>
    <w:rsid w:val="00374001"/>
    <w:rsid w:val="00375A5C"/>
    <w:rsid w:val="00375B24"/>
    <w:rsid w:val="00375F2D"/>
    <w:rsid w:val="00376CCF"/>
    <w:rsid w:val="00376DC3"/>
    <w:rsid w:val="00380879"/>
    <w:rsid w:val="003814F8"/>
    <w:rsid w:val="0038184A"/>
    <w:rsid w:val="00381B09"/>
    <w:rsid w:val="00381BBA"/>
    <w:rsid w:val="00382871"/>
    <w:rsid w:val="00383493"/>
    <w:rsid w:val="00383510"/>
    <w:rsid w:val="00383657"/>
    <w:rsid w:val="00384436"/>
    <w:rsid w:val="00384CF9"/>
    <w:rsid w:val="0038582C"/>
    <w:rsid w:val="00386003"/>
    <w:rsid w:val="003864F1"/>
    <w:rsid w:val="00386AD3"/>
    <w:rsid w:val="003870B9"/>
    <w:rsid w:val="003875C6"/>
    <w:rsid w:val="00387B92"/>
    <w:rsid w:val="003901FD"/>
    <w:rsid w:val="00391F5A"/>
    <w:rsid w:val="003927B8"/>
    <w:rsid w:val="00392B39"/>
    <w:rsid w:val="00392B81"/>
    <w:rsid w:val="0039436B"/>
    <w:rsid w:val="00394B05"/>
    <w:rsid w:val="0039564F"/>
    <w:rsid w:val="003967C9"/>
    <w:rsid w:val="00396D52"/>
    <w:rsid w:val="0039753D"/>
    <w:rsid w:val="003975C3"/>
    <w:rsid w:val="003A16D8"/>
    <w:rsid w:val="003A1D70"/>
    <w:rsid w:val="003A1F4E"/>
    <w:rsid w:val="003A2958"/>
    <w:rsid w:val="003A2E39"/>
    <w:rsid w:val="003A4F1D"/>
    <w:rsid w:val="003A5ADD"/>
    <w:rsid w:val="003A5F96"/>
    <w:rsid w:val="003A6349"/>
    <w:rsid w:val="003B0122"/>
    <w:rsid w:val="003B065E"/>
    <w:rsid w:val="003B0A14"/>
    <w:rsid w:val="003B0BB4"/>
    <w:rsid w:val="003B2239"/>
    <w:rsid w:val="003B22D4"/>
    <w:rsid w:val="003B26E3"/>
    <w:rsid w:val="003B3C90"/>
    <w:rsid w:val="003B622B"/>
    <w:rsid w:val="003B6490"/>
    <w:rsid w:val="003C0D71"/>
    <w:rsid w:val="003C1AD4"/>
    <w:rsid w:val="003C22FC"/>
    <w:rsid w:val="003C3745"/>
    <w:rsid w:val="003C3950"/>
    <w:rsid w:val="003C3B1D"/>
    <w:rsid w:val="003C3E19"/>
    <w:rsid w:val="003C3F9E"/>
    <w:rsid w:val="003C426F"/>
    <w:rsid w:val="003C4973"/>
    <w:rsid w:val="003C4E1A"/>
    <w:rsid w:val="003C511E"/>
    <w:rsid w:val="003C5C23"/>
    <w:rsid w:val="003C607C"/>
    <w:rsid w:val="003C7131"/>
    <w:rsid w:val="003D0F50"/>
    <w:rsid w:val="003D117A"/>
    <w:rsid w:val="003D1F7E"/>
    <w:rsid w:val="003D3486"/>
    <w:rsid w:val="003D374D"/>
    <w:rsid w:val="003D4135"/>
    <w:rsid w:val="003D4BB9"/>
    <w:rsid w:val="003D5A11"/>
    <w:rsid w:val="003D5C0B"/>
    <w:rsid w:val="003D658D"/>
    <w:rsid w:val="003D79BD"/>
    <w:rsid w:val="003D7BC5"/>
    <w:rsid w:val="003E01E1"/>
    <w:rsid w:val="003E1344"/>
    <w:rsid w:val="003E1D4B"/>
    <w:rsid w:val="003E237B"/>
    <w:rsid w:val="003E288D"/>
    <w:rsid w:val="003E32AE"/>
    <w:rsid w:val="003E34FE"/>
    <w:rsid w:val="003E3B8B"/>
    <w:rsid w:val="003E5A0B"/>
    <w:rsid w:val="003E65A7"/>
    <w:rsid w:val="003E7C33"/>
    <w:rsid w:val="003E7E8C"/>
    <w:rsid w:val="003F0677"/>
    <w:rsid w:val="003F0AB8"/>
    <w:rsid w:val="003F0D9A"/>
    <w:rsid w:val="003F1242"/>
    <w:rsid w:val="003F2089"/>
    <w:rsid w:val="003F21EB"/>
    <w:rsid w:val="003F27E1"/>
    <w:rsid w:val="003F3046"/>
    <w:rsid w:val="003F3154"/>
    <w:rsid w:val="003F3616"/>
    <w:rsid w:val="003F415B"/>
    <w:rsid w:val="003F429F"/>
    <w:rsid w:val="003F4FE1"/>
    <w:rsid w:val="003F5981"/>
    <w:rsid w:val="003F5DA3"/>
    <w:rsid w:val="003F6537"/>
    <w:rsid w:val="003F71C4"/>
    <w:rsid w:val="003F7CF4"/>
    <w:rsid w:val="003F7DC2"/>
    <w:rsid w:val="003F7EDE"/>
    <w:rsid w:val="00400354"/>
    <w:rsid w:val="004010F8"/>
    <w:rsid w:val="00401479"/>
    <w:rsid w:val="0040167E"/>
    <w:rsid w:val="004017BF"/>
    <w:rsid w:val="00403150"/>
    <w:rsid w:val="00406B00"/>
    <w:rsid w:val="00406FBC"/>
    <w:rsid w:val="0040761C"/>
    <w:rsid w:val="004076CE"/>
    <w:rsid w:val="004110DA"/>
    <w:rsid w:val="00412CF7"/>
    <w:rsid w:val="00413D15"/>
    <w:rsid w:val="00414273"/>
    <w:rsid w:val="00414933"/>
    <w:rsid w:val="00414A3E"/>
    <w:rsid w:val="004152EB"/>
    <w:rsid w:val="00415AF0"/>
    <w:rsid w:val="00415CA5"/>
    <w:rsid w:val="00415CE7"/>
    <w:rsid w:val="00416111"/>
    <w:rsid w:val="00417494"/>
    <w:rsid w:val="00420630"/>
    <w:rsid w:val="004209D6"/>
    <w:rsid w:val="00421CC2"/>
    <w:rsid w:val="00422243"/>
    <w:rsid w:val="0042272D"/>
    <w:rsid w:val="00422900"/>
    <w:rsid w:val="00424215"/>
    <w:rsid w:val="00424BFE"/>
    <w:rsid w:val="00424F16"/>
    <w:rsid w:val="00425507"/>
    <w:rsid w:val="00425D41"/>
    <w:rsid w:val="0042622D"/>
    <w:rsid w:val="00426CA0"/>
    <w:rsid w:val="00426EB4"/>
    <w:rsid w:val="00427427"/>
    <w:rsid w:val="0043019E"/>
    <w:rsid w:val="00430F23"/>
    <w:rsid w:val="00431004"/>
    <w:rsid w:val="004310B8"/>
    <w:rsid w:val="0043183D"/>
    <w:rsid w:val="0043197B"/>
    <w:rsid w:val="00432BA7"/>
    <w:rsid w:val="00432F2F"/>
    <w:rsid w:val="00433348"/>
    <w:rsid w:val="00436E17"/>
    <w:rsid w:val="00436F83"/>
    <w:rsid w:val="0043768E"/>
    <w:rsid w:val="00437926"/>
    <w:rsid w:val="00437B7F"/>
    <w:rsid w:val="00440C54"/>
    <w:rsid w:val="00440FD7"/>
    <w:rsid w:val="0044257E"/>
    <w:rsid w:val="00442B93"/>
    <w:rsid w:val="004439A2"/>
    <w:rsid w:val="00443CEC"/>
    <w:rsid w:val="00444416"/>
    <w:rsid w:val="00444ABE"/>
    <w:rsid w:val="004453F3"/>
    <w:rsid w:val="004460B9"/>
    <w:rsid w:val="00446307"/>
    <w:rsid w:val="004466B0"/>
    <w:rsid w:val="00450C9A"/>
    <w:rsid w:val="00450D9E"/>
    <w:rsid w:val="00451067"/>
    <w:rsid w:val="00451158"/>
    <w:rsid w:val="00451D9D"/>
    <w:rsid w:val="00454628"/>
    <w:rsid w:val="00454A38"/>
    <w:rsid w:val="00457718"/>
    <w:rsid w:val="00461BE4"/>
    <w:rsid w:val="00462558"/>
    <w:rsid w:val="0046718A"/>
    <w:rsid w:val="00467C43"/>
    <w:rsid w:val="00467F99"/>
    <w:rsid w:val="00467FE9"/>
    <w:rsid w:val="0047006C"/>
    <w:rsid w:val="0047100A"/>
    <w:rsid w:val="00471AB6"/>
    <w:rsid w:val="00472017"/>
    <w:rsid w:val="0047236B"/>
    <w:rsid w:val="00474591"/>
    <w:rsid w:val="00474B4C"/>
    <w:rsid w:val="00475185"/>
    <w:rsid w:val="00475CA7"/>
    <w:rsid w:val="00477FD8"/>
    <w:rsid w:val="00482F22"/>
    <w:rsid w:val="00483086"/>
    <w:rsid w:val="004839B1"/>
    <w:rsid w:val="00483AD5"/>
    <w:rsid w:val="00484268"/>
    <w:rsid w:val="00486146"/>
    <w:rsid w:val="004864B5"/>
    <w:rsid w:val="00486FAB"/>
    <w:rsid w:val="00486FF1"/>
    <w:rsid w:val="0049091F"/>
    <w:rsid w:val="00490A7C"/>
    <w:rsid w:val="004917B4"/>
    <w:rsid w:val="004936D8"/>
    <w:rsid w:val="00493993"/>
    <w:rsid w:val="0049599B"/>
    <w:rsid w:val="00495CCD"/>
    <w:rsid w:val="00495DB5"/>
    <w:rsid w:val="0049619E"/>
    <w:rsid w:val="00496777"/>
    <w:rsid w:val="00496928"/>
    <w:rsid w:val="00496CBD"/>
    <w:rsid w:val="00496F39"/>
    <w:rsid w:val="004979AC"/>
    <w:rsid w:val="00497E19"/>
    <w:rsid w:val="004A00A9"/>
    <w:rsid w:val="004A0C7F"/>
    <w:rsid w:val="004A1A1A"/>
    <w:rsid w:val="004A22D7"/>
    <w:rsid w:val="004A2AEB"/>
    <w:rsid w:val="004A3022"/>
    <w:rsid w:val="004A30F2"/>
    <w:rsid w:val="004A33D4"/>
    <w:rsid w:val="004A3C6E"/>
    <w:rsid w:val="004A3C7D"/>
    <w:rsid w:val="004A3E33"/>
    <w:rsid w:val="004A46ED"/>
    <w:rsid w:val="004A4E2B"/>
    <w:rsid w:val="004A7510"/>
    <w:rsid w:val="004A7F92"/>
    <w:rsid w:val="004B26F9"/>
    <w:rsid w:val="004B2F0A"/>
    <w:rsid w:val="004B2FEF"/>
    <w:rsid w:val="004B3B5E"/>
    <w:rsid w:val="004B44E3"/>
    <w:rsid w:val="004B4512"/>
    <w:rsid w:val="004B54EE"/>
    <w:rsid w:val="004B5CA3"/>
    <w:rsid w:val="004B5E05"/>
    <w:rsid w:val="004B6CC8"/>
    <w:rsid w:val="004C10FA"/>
    <w:rsid w:val="004C144B"/>
    <w:rsid w:val="004C1C26"/>
    <w:rsid w:val="004C241D"/>
    <w:rsid w:val="004C2F99"/>
    <w:rsid w:val="004C3A90"/>
    <w:rsid w:val="004C3B64"/>
    <w:rsid w:val="004C449E"/>
    <w:rsid w:val="004C49E6"/>
    <w:rsid w:val="004C4D6A"/>
    <w:rsid w:val="004C6664"/>
    <w:rsid w:val="004C74A4"/>
    <w:rsid w:val="004C75AC"/>
    <w:rsid w:val="004D192A"/>
    <w:rsid w:val="004D2244"/>
    <w:rsid w:val="004D4356"/>
    <w:rsid w:val="004D46ED"/>
    <w:rsid w:val="004D4734"/>
    <w:rsid w:val="004D4B7D"/>
    <w:rsid w:val="004D4BBA"/>
    <w:rsid w:val="004D56E0"/>
    <w:rsid w:val="004D6A85"/>
    <w:rsid w:val="004E030C"/>
    <w:rsid w:val="004E0EF1"/>
    <w:rsid w:val="004E1242"/>
    <w:rsid w:val="004E12C8"/>
    <w:rsid w:val="004E356A"/>
    <w:rsid w:val="004E39B3"/>
    <w:rsid w:val="004E3CB4"/>
    <w:rsid w:val="004E422B"/>
    <w:rsid w:val="004E5E7F"/>
    <w:rsid w:val="004E6083"/>
    <w:rsid w:val="004E71AF"/>
    <w:rsid w:val="004E73CF"/>
    <w:rsid w:val="004E740D"/>
    <w:rsid w:val="004F01D4"/>
    <w:rsid w:val="004F041B"/>
    <w:rsid w:val="004F1F5A"/>
    <w:rsid w:val="004F2D7A"/>
    <w:rsid w:val="004F3775"/>
    <w:rsid w:val="004F37C6"/>
    <w:rsid w:val="004F4314"/>
    <w:rsid w:val="004F492C"/>
    <w:rsid w:val="004F6E3E"/>
    <w:rsid w:val="004F7430"/>
    <w:rsid w:val="0050006E"/>
    <w:rsid w:val="0050176B"/>
    <w:rsid w:val="00501B52"/>
    <w:rsid w:val="00501D20"/>
    <w:rsid w:val="00502ABC"/>
    <w:rsid w:val="005036A1"/>
    <w:rsid w:val="00504656"/>
    <w:rsid w:val="00504EA8"/>
    <w:rsid w:val="005056D2"/>
    <w:rsid w:val="0050709B"/>
    <w:rsid w:val="005071B1"/>
    <w:rsid w:val="005074BE"/>
    <w:rsid w:val="005078F4"/>
    <w:rsid w:val="00510176"/>
    <w:rsid w:val="00512C7B"/>
    <w:rsid w:val="00513D5E"/>
    <w:rsid w:val="00514407"/>
    <w:rsid w:val="005148EE"/>
    <w:rsid w:val="00514987"/>
    <w:rsid w:val="00515875"/>
    <w:rsid w:val="0051703E"/>
    <w:rsid w:val="005177E9"/>
    <w:rsid w:val="00517951"/>
    <w:rsid w:val="0052036B"/>
    <w:rsid w:val="0052094E"/>
    <w:rsid w:val="00521BFE"/>
    <w:rsid w:val="00522376"/>
    <w:rsid w:val="00523414"/>
    <w:rsid w:val="0052554F"/>
    <w:rsid w:val="005257B9"/>
    <w:rsid w:val="00525EF4"/>
    <w:rsid w:val="00526525"/>
    <w:rsid w:val="005269F3"/>
    <w:rsid w:val="00527A4C"/>
    <w:rsid w:val="00530A82"/>
    <w:rsid w:val="005315B7"/>
    <w:rsid w:val="00534676"/>
    <w:rsid w:val="00534F96"/>
    <w:rsid w:val="005374DA"/>
    <w:rsid w:val="00542119"/>
    <w:rsid w:val="00542C3B"/>
    <w:rsid w:val="00544303"/>
    <w:rsid w:val="00546670"/>
    <w:rsid w:val="00546900"/>
    <w:rsid w:val="00546CCB"/>
    <w:rsid w:val="00546CEC"/>
    <w:rsid w:val="0054716E"/>
    <w:rsid w:val="005479AF"/>
    <w:rsid w:val="005507A2"/>
    <w:rsid w:val="005511C7"/>
    <w:rsid w:val="00552CCD"/>
    <w:rsid w:val="0055332A"/>
    <w:rsid w:val="0055365A"/>
    <w:rsid w:val="00554450"/>
    <w:rsid w:val="00554460"/>
    <w:rsid w:val="00555981"/>
    <w:rsid w:val="005562BA"/>
    <w:rsid w:val="00556A2D"/>
    <w:rsid w:val="00556A5A"/>
    <w:rsid w:val="00556EFE"/>
    <w:rsid w:val="00557100"/>
    <w:rsid w:val="0055715C"/>
    <w:rsid w:val="00557885"/>
    <w:rsid w:val="00557AF3"/>
    <w:rsid w:val="00560AD8"/>
    <w:rsid w:val="005610A8"/>
    <w:rsid w:val="005614A1"/>
    <w:rsid w:val="005625AB"/>
    <w:rsid w:val="00562E3B"/>
    <w:rsid w:val="005633CE"/>
    <w:rsid w:val="005636E9"/>
    <w:rsid w:val="00564C40"/>
    <w:rsid w:val="00565DD0"/>
    <w:rsid w:val="005660B5"/>
    <w:rsid w:val="00566640"/>
    <w:rsid w:val="00567A61"/>
    <w:rsid w:val="00567D5A"/>
    <w:rsid w:val="005703B6"/>
    <w:rsid w:val="005705F4"/>
    <w:rsid w:val="0057097C"/>
    <w:rsid w:val="00571241"/>
    <w:rsid w:val="005715BC"/>
    <w:rsid w:val="00573188"/>
    <w:rsid w:val="0057346F"/>
    <w:rsid w:val="0057371F"/>
    <w:rsid w:val="0057517B"/>
    <w:rsid w:val="00575440"/>
    <w:rsid w:val="00575DEC"/>
    <w:rsid w:val="005769C6"/>
    <w:rsid w:val="00577092"/>
    <w:rsid w:val="005774F2"/>
    <w:rsid w:val="0058102F"/>
    <w:rsid w:val="005810E2"/>
    <w:rsid w:val="00583E46"/>
    <w:rsid w:val="00584FEB"/>
    <w:rsid w:val="00586338"/>
    <w:rsid w:val="00586FA6"/>
    <w:rsid w:val="00590BD2"/>
    <w:rsid w:val="00590EB3"/>
    <w:rsid w:val="00590EE8"/>
    <w:rsid w:val="00591046"/>
    <w:rsid w:val="005910B8"/>
    <w:rsid w:val="005918F4"/>
    <w:rsid w:val="00591C93"/>
    <w:rsid w:val="0059387E"/>
    <w:rsid w:val="00594556"/>
    <w:rsid w:val="0059578A"/>
    <w:rsid w:val="00595DB7"/>
    <w:rsid w:val="00595F59"/>
    <w:rsid w:val="005970D4"/>
    <w:rsid w:val="005A045F"/>
    <w:rsid w:val="005A047E"/>
    <w:rsid w:val="005A24D8"/>
    <w:rsid w:val="005A44F2"/>
    <w:rsid w:val="005A4F76"/>
    <w:rsid w:val="005A526D"/>
    <w:rsid w:val="005A5D2A"/>
    <w:rsid w:val="005A5ECC"/>
    <w:rsid w:val="005A70DC"/>
    <w:rsid w:val="005A74AA"/>
    <w:rsid w:val="005B0023"/>
    <w:rsid w:val="005B00E7"/>
    <w:rsid w:val="005B04EC"/>
    <w:rsid w:val="005B1A53"/>
    <w:rsid w:val="005B2378"/>
    <w:rsid w:val="005B4083"/>
    <w:rsid w:val="005B42AE"/>
    <w:rsid w:val="005B59BE"/>
    <w:rsid w:val="005B6048"/>
    <w:rsid w:val="005B6B2B"/>
    <w:rsid w:val="005B6FC2"/>
    <w:rsid w:val="005C02D4"/>
    <w:rsid w:val="005C0E02"/>
    <w:rsid w:val="005C1161"/>
    <w:rsid w:val="005C11E2"/>
    <w:rsid w:val="005C1B4C"/>
    <w:rsid w:val="005C2B55"/>
    <w:rsid w:val="005C2EA8"/>
    <w:rsid w:val="005C33F1"/>
    <w:rsid w:val="005C3453"/>
    <w:rsid w:val="005C4D82"/>
    <w:rsid w:val="005C7907"/>
    <w:rsid w:val="005C7BB6"/>
    <w:rsid w:val="005C7D16"/>
    <w:rsid w:val="005D375E"/>
    <w:rsid w:val="005D54B6"/>
    <w:rsid w:val="005E070D"/>
    <w:rsid w:val="005E0DDC"/>
    <w:rsid w:val="005E1058"/>
    <w:rsid w:val="005E130B"/>
    <w:rsid w:val="005E154F"/>
    <w:rsid w:val="005E36AE"/>
    <w:rsid w:val="005E5406"/>
    <w:rsid w:val="005E59E1"/>
    <w:rsid w:val="005E6311"/>
    <w:rsid w:val="005E7762"/>
    <w:rsid w:val="005E7894"/>
    <w:rsid w:val="005E79F5"/>
    <w:rsid w:val="005F0419"/>
    <w:rsid w:val="005F0A70"/>
    <w:rsid w:val="005F29E2"/>
    <w:rsid w:val="005F3086"/>
    <w:rsid w:val="005F31C5"/>
    <w:rsid w:val="005F3E90"/>
    <w:rsid w:val="005F436D"/>
    <w:rsid w:val="005F4418"/>
    <w:rsid w:val="005F4B76"/>
    <w:rsid w:val="005F5422"/>
    <w:rsid w:val="005F5F2B"/>
    <w:rsid w:val="005F7BDB"/>
    <w:rsid w:val="00600268"/>
    <w:rsid w:val="00601579"/>
    <w:rsid w:val="00601913"/>
    <w:rsid w:val="00601B13"/>
    <w:rsid w:val="00602608"/>
    <w:rsid w:val="00604898"/>
    <w:rsid w:val="00605503"/>
    <w:rsid w:val="00605D22"/>
    <w:rsid w:val="00606876"/>
    <w:rsid w:val="00610A0E"/>
    <w:rsid w:val="006110E9"/>
    <w:rsid w:val="0061206F"/>
    <w:rsid w:val="00612149"/>
    <w:rsid w:val="006141A7"/>
    <w:rsid w:val="00615E0F"/>
    <w:rsid w:val="00616EE6"/>
    <w:rsid w:val="0061725A"/>
    <w:rsid w:val="00620244"/>
    <w:rsid w:val="0062178A"/>
    <w:rsid w:val="00621AB0"/>
    <w:rsid w:val="00621BF0"/>
    <w:rsid w:val="00622689"/>
    <w:rsid w:val="00622AC9"/>
    <w:rsid w:val="0062324F"/>
    <w:rsid w:val="006239A0"/>
    <w:rsid w:val="006239BD"/>
    <w:rsid w:val="00624C7A"/>
    <w:rsid w:val="00625D59"/>
    <w:rsid w:val="00626A0C"/>
    <w:rsid w:val="00626ECF"/>
    <w:rsid w:val="00627C97"/>
    <w:rsid w:val="00631197"/>
    <w:rsid w:val="0063153E"/>
    <w:rsid w:val="0063192C"/>
    <w:rsid w:val="00632492"/>
    <w:rsid w:val="00632E27"/>
    <w:rsid w:val="00633376"/>
    <w:rsid w:val="00633801"/>
    <w:rsid w:val="0063391A"/>
    <w:rsid w:val="00634553"/>
    <w:rsid w:val="00635441"/>
    <w:rsid w:val="00636B4A"/>
    <w:rsid w:val="00636B78"/>
    <w:rsid w:val="006373EE"/>
    <w:rsid w:val="00637A17"/>
    <w:rsid w:val="00640D30"/>
    <w:rsid w:val="00641146"/>
    <w:rsid w:val="00641FFD"/>
    <w:rsid w:val="006423B9"/>
    <w:rsid w:val="0064599B"/>
    <w:rsid w:val="00646244"/>
    <w:rsid w:val="0064638F"/>
    <w:rsid w:val="0064798A"/>
    <w:rsid w:val="00647C11"/>
    <w:rsid w:val="00651469"/>
    <w:rsid w:val="006524B5"/>
    <w:rsid w:val="00652DD9"/>
    <w:rsid w:val="00652E02"/>
    <w:rsid w:val="00653B21"/>
    <w:rsid w:val="006569B1"/>
    <w:rsid w:val="00656C6D"/>
    <w:rsid w:val="006605E0"/>
    <w:rsid w:val="00661445"/>
    <w:rsid w:val="00661D7F"/>
    <w:rsid w:val="00662DC4"/>
    <w:rsid w:val="00665DB8"/>
    <w:rsid w:val="00667A5D"/>
    <w:rsid w:val="00671052"/>
    <w:rsid w:val="00671BA0"/>
    <w:rsid w:val="006720B2"/>
    <w:rsid w:val="00673AB9"/>
    <w:rsid w:val="00673C4E"/>
    <w:rsid w:val="0067509D"/>
    <w:rsid w:val="00676884"/>
    <w:rsid w:val="00677F3F"/>
    <w:rsid w:val="00680A58"/>
    <w:rsid w:val="00681DBD"/>
    <w:rsid w:val="006831C0"/>
    <w:rsid w:val="00683F27"/>
    <w:rsid w:val="0068430C"/>
    <w:rsid w:val="00684483"/>
    <w:rsid w:val="00684ADF"/>
    <w:rsid w:val="00686A31"/>
    <w:rsid w:val="0068720C"/>
    <w:rsid w:val="00687A94"/>
    <w:rsid w:val="00687B7F"/>
    <w:rsid w:val="00690004"/>
    <w:rsid w:val="006912AE"/>
    <w:rsid w:val="00691A6B"/>
    <w:rsid w:val="00692468"/>
    <w:rsid w:val="00692F25"/>
    <w:rsid w:val="006950EC"/>
    <w:rsid w:val="00695D41"/>
    <w:rsid w:val="00695E71"/>
    <w:rsid w:val="00695EA3"/>
    <w:rsid w:val="0069650E"/>
    <w:rsid w:val="00696787"/>
    <w:rsid w:val="00697258"/>
    <w:rsid w:val="00697F8F"/>
    <w:rsid w:val="006A1164"/>
    <w:rsid w:val="006A1503"/>
    <w:rsid w:val="006A2AE1"/>
    <w:rsid w:val="006A3E79"/>
    <w:rsid w:val="006A4591"/>
    <w:rsid w:val="006A4A8C"/>
    <w:rsid w:val="006A4B48"/>
    <w:rsid w:val="006A5852"/>
    <w:rsid w:val="006A65D7"/>
    <w:rsid w:val="006A6740"/>
    <w:rsid w:val="006A6D81"/>
    <w:rsid w:val="006A73C4"/>
    <w:rsid w:val="006A74F0"/>
    <w:rsid w:val="006A7EEA"/>
    <w:rsid w:val="006B01DE"/>
    <w:rsid w:val="006B098A"/>
    <w:rsid w:val="006B16D0"/>
    <w:rsid w:val="006B225B"/>
    <w:rsid w:val="006B450A"/>
    <w:rsid w:val="006B525B"/>
    <w:rsid w:val="006B5C54"/>
    <w:rsid w:val="006B7A0A"/>
    <w:rsid w:val="006B7ECE"/>
    <w:rsid w:val="006C127F"/>
    <w:rsid w:val="006C1D63"/>
    <w:rsid w:val="006C22D8"/>
    <w:rsid w:val="006C2781"/>
    <w:rsid w:val="006C36C8"/>
    <w:rsid w:val="006C5E53"/>
    <w:rsid w:val="006C65F7"/>
    <w:rsid w:val="006C68CA"/>
    <w:rsid w:val="006C7A2D"/>
    <w:rsid w:val="006D0037"/>
    <w:rsid w:val="006D0609"/>
    <w:rsid w:val="006D2BE4"/>
    <w:rsid w:val="006D35BB"/>
    <w:rsid w:val="006D37E8"/>
    <w:rsid w:val="006D38B8"/>
    <w:rsid w:val="006D4EEA"/>
    <w:rsid w:val="006D4FFB"/>
    <w:rsid w:val="006D4FFF"/>
    <w:rsid w:val="006D61F4"/>
    <w:rsid w:val="006D72BC"/>
    <w:rsid w:val="006D79DE"/>
    <w:rsid w:val="006E2531"/>
    <w:rsid w:val="006E3925"/>
    <w:rsid w:val="006E523C"/>
    <w:rsid w:val="006E5462"/>
    <w:rsid w:val="006E6A3E"/>
    <w:rsid w:val="006E7915"/>
    <w:rsid w:val="006F0C18"/>
    <w:rsid w:val="006F1717"/>
    <w:rsid w:val="006F1917"/>
    <w:rsid w:val="006F234B"/>
    <w:rsid w:val="006F2634"/>
    <w:rsid w:val="006F2716"/>
    <w:rsid w:val="006F3B8A"/>
    <w:rsid w:val="006F4EFF"/>
    <w:rsid w:val="006F5CF2"/>
    <w:rsid w:val="006F7728"/>
    <w:rsid w:val="0070077A"/>
    <w:rsid w:val="00700B3D"/>
    <w:rsid w:val="00701CC8"/>
    <w:rsid w:val="0070340A"/>
    <w:rsid w:val="00703C5A"/>
    <w:rsid w:val="00710361"/>
    <w:rsid w:val="00711059"/>
    <w:rsid w:val="007114D9"/>
    <w:rsid w:val="007120CB"/>
    <w:rsid w:val="007121FF"/>
    <w:rsid w:val="00712E37"/>
    <w:rsid w:val="007176F2"/>
    <w:rsid w:val="0072058F"/>
    <w:rsid w:val="0072163C"/>
    <w:rsid w:val="00721E0C"/>
    <w:rsid w:val="007223D1"/>
    <w:rsid w:val="00722A00"/>
    <w:rsid w:val="00722D28"/>
    <w:rsid w:val="00723147"/>
    <w:rsid w:val="0072412D"/>
    <w:rsid w:val="007242BD"/>
    <w:rsid w:val="00724A37"/>
    <w:rsid w:val="00726010"/>
    <w:rsid w:val="00726539"/>
    <w:rsid w:val="00726D9C"/>
    <w:rsid w:val="00730684"/>
    <w:rsid w:val="00731750"/>
    <w:rsid w:val="007319C1"/>
    <w:rsid w:val="0073211C"/>
    <w:rsid w:val="00732A2E"/>
    <w:rsid w:val="007331CC"/>
    <w:rsid w:val="00733A0B"/>
    <w:rsid w:val="00733A66"/>
    <w:rsid w:val="0073440E"/>
    <w:rsid w:val="00734CCA"/>
    <w:rsid w:val="007358E0"/>
    <w:rsid w:val="007365CB"/>
    <w:rsid w:val="00736728"/>
    <w:rsid w:val="00736B1D"/>
    <w:rsid w:val="00740507"/>
    <w:rsid w:val="00740B35"/>
    <w:rsid w:val="00741C16"/>
    <w:rsid w:val="007422B8"/>
    <w:rsid w:val="007422CD"/>
    <w:rsid w:val="0074265D"/>
    <w:rsid w:val="0074322F"/>
    <w:rsid w:val="007437FD"/>
    <w:rsid w:val="00743D1B"/>
    <w:rsid w:val="0074616E"/>
    <w:rsid w:val="00747078"/>
    <w:rsid w:val="007473C7"/>
    <w:rsid w:val="0074752D"/>
    <w:rsid w:val="0075056B"/>
    <w:rsid w:val="00752918"/>
    <w:rsid w:val="007547B7"/>
    <w:rsid w:val="007553B0"/>
    <w:rsid w:val="007569EF"/>
    <w:rsid w:val="00756A98"/>
    <w:rsid w:val="00756D95"/>
    <w:rsid w:val="00760E53"/>
    <w:rsid w:val="00761162"/>
    <w:rsid w:val="007618DB"/>
    <w:rsid w:val="00761F43"/>
    <w:rsid w:val="00762761"/>
    <w:rsid w:val="00763ED6"/>
    <w:rsid w:val="00764345"/>
    <w:rsid w:val="007643AE"/>
    <w:rsid w:val="00764F99"/>
    <w:rsid w:val="007661B6"/>
    <w:rsid w:val="007713B1"/>
    <w:rsid w:val="00772652"/>
    <w:rsid w:val="007732AC"/>
    <w:rsid w:val="0077475B"/>
    <w:rsid w:val="00774B32"/>
    <w:rsid w:val="00775DCD"/>
    <w:rsid w:val="00776ED5"/>
    <w:rsid w:val="00776FD3"/>
    <w:rsid w:val="00777EE8"/>
    <w:rsid w:val="00777FCC"/>
    <w:rsid w:val="00780A3D"/>
    <w:rsid w:val="00781799"/>
    <w:rsid w:val="0078203C"/>
    <w:rsid w:val="0078325D"/>
    <w:rsid w:val="00784BC2"/>
    <w:rsid w:val="00785262"/>
    <w:rsid w:val="007857C5"/>
    <w:rsid w:val="00785D24"/>
    <w:rsid w:val="00786427"/>
    <w:rsid w:val="00787561"/>
    <w:rsid w:val="0079026A"/>
    <w:rsid w:val="00790E74"/>
    <w:rsid w:val="0079172C"/>
    <w:rsid w:val="007917D4"/>
    <w:rsid w:val="0079278F"/>
    <w:rsid w:val="00793336"/>
    <w:rsid w:val="00793B14"/>
    <w:rsid w:val="00794449"/>
    <w:rsid w:val="007945A5"/>
    <w:rsid w:val="00794CF2"/>
    <w:rsid w:val="00795FAC"/>
    <w:rsid w:val="00796B57"/>
    <w:rsid w:val="007A0B3E"/>
    <w:rsid w:val="007A0B7C"/>
    <w:rsid w:val="007A1224"/>
    <w:rsid w:val="007A30CB"/>
    <w:rsid w:val="007A3815"/>
    <w:rsid w:val="007A4698"/>
    <w:rsid w:val="007A5437"/>
    <w:rsid w:val="007A6AE6"/>
    <w:rsid w:val="007B0028"/>
    <w:rsid w:val="007B027A"/>
    <w:rsid w:val="007B0E14"/>
    <w:rsid w:val="007B1E5B"/>
    <w:rsid w:val="007B2667"/>
    <w:rsid w:val="007B29A2"/>
    <w:rsid w:val="007B398D"/>
    <w:rsid w:val="007B41B5"/>
    <w:rsid w:val="007B4DF4"/>
    <w:rsid w:val="007B4EE9"/>
    <w:rsid w:val="007B5522"/>
    <w:rsid w:val="007B6440"/>
    <w:rsid w:val="007B71D8"/>
    <w:rsid w:val="007B788A"/>
    <w:rsid w:val="007B7A26"/>
    <w:rsid w:val="007B7C56"/>
    <w:rsid w:val="007C078B"/>
    <w:rsid w:val="007C0CC4"/>
    <w:rsid w:val="007C2B3A"/>
    <w:rsid w:val="007C463D"/>
    <w:rsid w:val="007C479A"/>
    <w:rsid w:val="007C5905"/>
    <w:rsid w:val="007C5B85"/>
    <w:rsid w:val="007C68C8"/>
    <w:rsid w:val="007C6954"/>
    <w:rsid w:val="007C7CF9"/>
    <w:rsid w:val="007D0AA5"/>
    <w:rsid w:val="007D23F5"/>
    <w:rsid w:val="007D26AC"/>
    <w:rsid w:val="007D3A8F"/>
    <w:rsid w:val="007D424B"/>
    <w:rsid w:val="007D4947"/>
    <w:rsid w:val="007D4EFF"/>
    <w:rsid w:val="007D582D"/>
    <w:rsid w:val="007D5B20"/>
    <w:rsid w:val="007D5B9E"/>
    <w:rsid w:val="007D5D54"/>
    <w:rsid w:val="007D680E"/>
    <w:rsid w:val="007E3E4C"/>
    <w:rsid w:val="007E6315"/>
    <w:rsid w:val="007E6588"/>
    <w:rsid w:val="007F01C6"/>
    <w:rsid w:val="007F08FA"/>
    <w:rsid w:val="007F0B50"/>
    <w:rsid w:val="007F0DE4"/>
    <w:rsid w:val="007F2DBF"/>
    <w:rsid w:val="007F3027"/>
    <w:rsid w:val="007F34A9"/>
    <w:rsid w:val="007F371D"/>
    <w:rsid w:val="007F4667"/>
    <w:rsid w:val="007F47E0"/>
    <w:rsid w:val="007F4BE0"/>
    <w:rsid w:val="007F5074"/>
    <w:rsid w:val="007F519A"/>
    <w:rsid w:val="007F558D"/>
    <w:rsid w:val="007F6E4F"/>
    <w:rsid w:val="007F776C"/>
    <w:rsid w:val="008000AE"/>
    <w:rsid w:val="0080123B"/>
    <w:rsid w:val="00802EE8"/>
    <w:rsid w:val="00802EF6"/>
    <w:rsid w:val="00803768"/>
    <w:rsid w:val="008037DF"/>
    <w:rsid w:val="00803A2A"/>
    <w:rsid w:val="00803FE4"/>
    <w:rsid w:val="008067B8"/>
    <w:rsid w:val="00806B8A"/>
    <w:rsid w:val="008076E8"/>
    <w:rsid w:val="0081015F"/>
    <w:rsid w:val="0081098A"/>
    <w:rsid w:val="00810FA0"/>
    <w:rsid w:val="0081148E"/>
    <w:rsid w:val="00811608"/>
    <w:rsid w:val="00811EDA"/>
    <w:rsid w:val="008124FE"/>
    <w:rsid w:val="00812D50"/>
    <w:rsid w:val="008147C8"/>
    <w:rsid w:val="0081615A"/>
    <w:rsid w:val="008163DE"/>
    <w:rsid w:val="008164B2"/>
    <w:rsid w:val="00817A96"/>
    <w:rsid w:val="00821105"/>
    <w:rsid w:val="00821243"/>
    <w:rsid w:val="00821515"/>
    <w:rsid w:val="008224A0"/>
    <w:rsid w:val="008232B7"/>
    <w:rsid w:val="00824207"/>
    <w:rsid w:val="00824387"/>
    <w:rsid w:val="00824495"/>
    <w:rsid w:val="00825C38"/>
    <w:rsid w:val="00825CB6"/>
    <w:rsid w:val="00825E90"/>
    <w:rsid w:val="0082611A"/>
    <w:rsid w:val="00826BB7"/>
    <w:rsid w:val="00826F65"/>
    <w:rsid w:val="0082707B"/>
    <w:rsid w:val="008277BA"/>
    <w:rsid w:val="0083138B"/>
    <w:rsid w:val="00831A6F"/>
    <w:rsid w:val="00832622"/>
    <w:rsid w:val="00832B6C"/>
    <w:rsid w:val="00832BA3"/>
    <w:rsid w:val="0083436C"/>
    <w:rsid w:val="008346CB"/>
    <w:rsid w:val="008348ED"/>
    <w:rsid w:val="00834ECB"/>
    <w:rsid w:val="00835474"/>
    <w:rsid w:val="008359D0"/>
    <w:rsid w:val="00835B0F"/>
    <w:rsid w:val="00836107"/>
    <w:rsid w:val="008366F3"/>
    <w:rsid w:val="008369BF"/>
    <w:rsid w:val="00840EF3"/>
    <w:rsid w:val="00841127"/>
    <w:rsid w:val="00841972"/>
    <w:rsid w:val="008422CB"/>
    <w:rsid w:val="00842499"/>
    <w:rsid w:val="008426CE"/>
    <w:rsid w:val="00843119"/>
    <w:rsid w:val="00843451"/>
    <w:rsid w:val="0084406C"/>
    <w:rsid w:val="00845460"/>
    <w:rsid w:val="00850825"/>
    <w:rsid w:val="00850C56"/>
    <w:rsid w:val="00851AB4"/>
    <w:rsid w:val="00852507"/>
    <w:rsid w:val="00852C28"/>
    <w:rsid w:val="00853D75"/>
    <w:rsid w:val="00856193"/>
    <w:rsid w:val="00856909"/>
    <w:rsid w:val="00856990"/>
    <w:rsid w:val="00857103"/>
    <w:rsid w:val="00860496"/>
    <w:rsid w:val="00861317"/>
    <w:rsid w:val="00861D40"/>
    <w:rsid w:val="00862011"/>
    <w:rsid w:val="00863DD8"/>
    <w:rsid w:val="00863EA4"/>
    <w:rsid w:val="00865A58"/>
    <w:rsid w:val="00866F9A"/>
    <w:rsid w:val="008670A2"/>
    <w:rsid w:val="00867D73"/>
    <w:rsid w:val="008708CE"/>
    <w:rsid w:val="008713D4"/>
    <w:rsid w:val="00871BF4"/>
    <w:rsid w:val="00873603"/>
    <w:rsid w:val="00873A8E"/>
    <w:rsid w:val="008753D3"/>
    <w:rsid w:val="008758D9"/>
    <w:rsid w:val="0087659F"/>
    <w:rsid w:val="00877237"/>
    <w:rsid w:val="00877DD5"/>
    <w:rsid w:val="0088002E"/>
    <w:rsid w:val="00881582"/>
    <w:rsid w:val="0088183B"/>
    <w:rsid w:val="00881ADD"/>
    <w:rsid w:val="0088276F"/>
    <w:rsid w:val="00884AFF"/>
    <w:rsid w:val="00884F07"/>
    <w:rsid w:val="008861C4"/>
    <w:rsid w:val="00886EF5"/>
    <w:rsid w:val="0089074E"/>
    <w:rsid w:val="00890FC1"/>
    <w:rsid w:val="00891045"/>
    <w:rsid w:val="00891327"/>
    <w:rsid w:val="008916B0"/>
    <w:rsid w:val="00891735"/>
    <w:rsid w:val="00891B14"/>
    <w:rsid w:val="00891BFB"/>
    <w:rsid w:val="00893A61"/>
    <w:rsid w:val="00893B28"/>
    <w:rsid w:val="00893EE2"/>
    <w:rsid w:val="008947EC"/>
    <w:rsid w:val="0089505D"/>
    <w:rsid w:val="008956C7"/>
    <w:rsid w:val="00895F52"/>
    <w:rsid w:val="0089631D"/>
    <w:rsid w:val="00896F5C"/>
    <w:rsid w:val="00897B30"/>
    <w:rsid w:val="00897CD2"/>
    <w:rsid w:val="00897E75"/>
    <w:rsid w:val="008A2231"/>
    <w:rsid w:val="008A25D6"/>
    <w:rsid w:val="008A2E21"/>
    <w:rsid w:val="008A3C2E"/>
    <w:rsid w:val="008A3E4C"/>
    <w:rsid w:val="008A4CCD"/>
    <w:rsid w:val="008A5CBF"/>
    <w:rsid w:val="008A5EE6"/>
    <w:rsid w:val="008A6AA4"/>
    <w:rsid w:val="008B1715"/>
    <w:rsid w:val="008B1C1A"/>
    <w:rsid w:val="008B26E5"/>
    <w:rsid w:val="008B3104"/>
    <w:rsid w:val="008B3E80"/>
    <w:rsid w:val="008B426E"/>
    <w:rsid w:val="008B58C8"/>
    <w:rsid w:val="008B69A3"/>
    <w:rsid w:val="008B764F"/>
    <w:rsid w:val="008C04B6"/>
    <w:rsid w:val="008C29D7"/>
    <w:rsid w:val="008C3347"/>
    <w:rsid w:val="008C3420"/>
    <w:rsid w:val="008C48B8"/>
    <w:rsid w:val="008C538B"/>
    <w:rsid w:val="008C5BBF"/>
    <w:rsid w:val="008C6856"/>
    <w:rsid w:val="008C69A0"/>
    <w:rsid w:val="008C7733"/>
    <w:rsid w:val="008D0D36"/>
    <w:rsid w:val="008D2162"/>
    <w:rsid w:val="008D2CD2"/>
    <w:rsid w:val="008D33AB"/>
    <w:rsid w:val="008D38EB"/>
    <w:rsid w:val="008D4A05"/>
    <w:rsid w:val="008D52A8"/>
    <w:rsid w:val="008D5E28"/>
    <w:rsid w:val="008D728E"/>
    <w:rsid w:val="008E0117"/>
    <w:rsid w:val="008E0FB7"/>
    <w:rsid w:val="008E14A1"/>
    <w:rsid w:val="008E2DCD"/>
    <w:rsid w:val="008E3080"/>
    <w:rsid w:val="008E36B4"/>
    <w:rsid w:val="008E3818"/>
    <w:rsid w:val="008E5E38"/>
    <w:rsid w:val="008E6A4A"/>
    <w:rsid w:val="008E6DD6"/>
    <w:rsid w:val="008F043F"/>
    <w:rsid w:val="008F092F"/>
    <w:rsid w:val="008F1302"/>
    <w:rsid w:val="008F18A9"/>
    <w:rsid w:val="008F25F8"/>
    <w:rsid w:val="008F2D91"/>
    <w:rsid w:val="008F43C5"/>
    <w:rsid w:val="008F4C7B"/>
    <w:rsid w:val="008F4E32"/>
    <w:rsid w:val="008F5D94"/>
    <w:rsid w:val="008F6AFE"/>
    <w:rsid w:val="008F6C76"/>
    <w:rsid w:val="008F6CEE"/>
    <w:rsid w:val="0090047F"/>
    <w:rsid w:val="009004D0"/>
    <w:rsid w:val="00900FD8"/>
    <w:rsid w:val="009012B6"/>
    <w:rsid w:val="009023C0"/>
    <w:rsid w:val="00904C28"/>
    <w:rsid w:val="00905486"/>
    <w:rsid w:val="00905B25"/>
    <w:rsid w:val="009068EE"/>
    <w:rsid w:val="00911047"/>
    <w:rsid w:val="00912DAE"/>
    <w:rsid w:val="00912F5F"/>
    <w:rsid w:val="00913CEE"/>
    <w:rsid w:val="00914273"/>
    <w:rsid w:val="00914BE1"/>
    <w:rsid w:val="00914DE7"/>
    <w:rsid w:val="00914ECB"/>
    <w:rsid w:val="00915157"/>
    <w:rsid w:val="00915B03"/>
    <w:rsid w:val="00915D32"/>
    <w:rsid w:val="00916053"/>
    <w:rsid w:val="00916CF5"/>
    <w:rsid w:val="00916D22"/>
    <w:rsid w:val="00916D2F"/>
    <w:rsid w:val="009177E8"/>
    <w:rsid w:val="00920459"/>
    <w:rsid w:val="009221D3"/>
    <w:rsid w:val="00922D9B"/>
    <w:rsid w:val="009239EE"/>
    <w:rsid w:val="00923F37"/>
    <w:rsid w:val="00925412"/>
    <w:rsid w:val="009306DD"/>
    <w:rsid w:val="0093140B"/>
    <w:rsid w:val="00933347"/>
    <w:rsid w:val="0093582D"/>
    <w:rsid w:val="00935E15"/>
    <w:rsid w:val="00937054"/>
    <w:rsid w:val="00940993"/>
    <w:rsid w:val="009409D9"/>
    <w:rsid w:val="00941069"/>
    <w:rsid w:val="009418DF"/>
    <w:rsid w:val="009418EE"/>
    <w:rsid w:val="0094230F"/>
    <w:rsid w:val="00942333"/>
    <w:rsid w:val="00942BDC"/>
    <w:rsid w:val="009434D3"/>
    <w:rsid w:val="00943F12"/>
    <w:rsid w:val="009440C0"/>
    <w:rsid w:val="00944171"/>
    <w:rsid w:val="009448D9"/>
    <w:rsid w:val="00944982"/>
    <w:rsid w:val="00944E08"/>
    <w:rsid w:val="0094516F"/>
    <w:rsid w:val="009457C9"/>
    <w:rsid w:val="00947064"/>
    <w:rsid w:val="009501E9"/>
    <w:rsid w:val="00951187"/>
    <w:rsid w:val="0095172D"/>
    <w:rsid w:val="00951734"/>
    <w:rsid w:val="00951E76"/>
    <w:rsid w:val="00953C39"/>
    <w:rsid w:val="0095496A"/>
    <w:rsid w:val="009559E1"/>
    <w:rsid w:val="009564B7"/>
    <w:rsid w:val="009577E9"/>
    <w:rsid w:val="009610C8"/>
    <w:rsid w:val="0096408E"/>
    <w:rsid w:val="009649BE"/>
    <w:rsid w:val="0096533E"/>
    <w:rsid w:val="00965C30"/>
    <w:rsid w:val="00966106"/>
    <w:rsid w:val="0096658B"/>
    <w:rsid w:val="00967815"/>
    <w:rsid w:val="00967CD7"/>
    <w:rsid w:val="00970B4C"/>
    <w:rsid w:val="00970BC4"/>
    <w:rsid w:val="0097104D"/>
    <w:rsid w:val="00971ED6"/>
    <w:rsid w:val="00973623"/>
    <w:rsid w:val="00973C1D"/>
    <w:rsid w:val="009746DB"/>
    <w:rsid w:val="009748C5"/>
    <w:rsid w:val="00974AE2"/>
    <w:rsid w:val="00975B71"/>
    <w:rsid w:val="009760C1"/>
    <w:rsid w:val="009811EB"/>
    <w:rsid w:val="00981335"/>
    <w:rsid w:val="00981B3C"/>
    <w:rsid w:val="00981FB4"/>
    <w:rsid w:val="00982F4A"/>
    <w:rsid w:val="00983621"/>
    <w:rsid w:val="00983852"/>
    <w:rsid w:val="00983DF7"/>
    <w:rsid w:val="00985123"/>
    <w:rsid w:val="0098549E"/>
    <w:rsid w:val="00985B4D"/>
    <w:rsid w:val="009863B1"/>
    <w:rsid w:val="00986786"/>
    <w:rsid w:val="00986D3F"/>
    <w:rsid w:val="009875BB"/>
    <w:rsid w:val="009906F6"/>
    <w:rsid w:val="009907E6"/>
    <w:rsid w:val="00991AD4"/>
    <w:rsid w:val="00992014"/>
    <w:rsid w:val="00992057"/>
    <w:rsid w:val="00993226"/>
    <w:rsid w:val="00993626"/>
    <w:rsid w:val="00994653"/>
    <w:rsid w:val="00995516"/>
    <w:rsid w:val="00995781"/>
    <w:rsid w:val="009958C9"/>
    <w:rsid w:val="00997046"/>
    <w:rsid w:val="00997276"/>
    <w:rsid w:val="009976AF"/>
    <w:rsid w:val="0099798D"/>
    <w:rsid w:val="00997B9E"/>
    <w:rsid w:val="009A19CC"/>
    <w:rsid w:val="009A2006"/>
    <w:rsid w:val="009A28E7"/>
    <w:rsid w:val="009A2FF4"/>
    <w:rsid w:val="009A7FE0"/>
    <w:rsid w:val="009B1020"/>
    <w:rsid w:val="009B2A1F"/>
    <w:rsid w:val="009B4AC2"/>
    <w:rsid w:val="009B655E"/>
    <w:rsid w:val="009B7305"/>
    <w:rsid w:val="009C0472"/>
    <w:rsid w:val="009C06E2"/>
    <w:rsid w:val="009C2744"/>
    <w:rsid w:val="009C2A2C"/>
    <w:rsid w:val="009C2B75"/>
    <w:rsid w:val="009C2FF0"/>
    <w:rsid w:val="009C32D1"/>
    <w:rsid w:val="009C407B"/>
    <w:rsid w:val="009C4B27"/>
    <w:rsid w:val="009C5763"/>
    <w:rsid w:val="009C5A36"/>
    <w:rsid w:val="009C74B5"/>
    <w:rsid w:val="009C74BD"/>
    <w:rsid w:val="009D05AC"/>
    <w:rsid w:val="009D3028"/>
    <w:rsid w:val="009D3276"/>
    <w:rsid w:val="009D32F4"/>
    <w:rsid w:val="009D3F34"/>
    <w:rsid w:val="009D40A1"/>
    <w:rsid w:val="009D573D"/>
    <w:rsid w:val="009D5B35"/>
    <w:rsid w:val="009D699E"/>
    <w:rsid w:val="009E0986"/>
    <w:rsid w:val="009E3F67"/>
    <w:rsid w:val="009E48C9"/>
    <w:rsid w:val="009E49A4"/>
    <w:rsid w:val="009E5D45"/>
    <w:rsid w:val="009E695A"/>
    <w:rsid w:val="009E6D2A"/>
    <w:rsid w:val="009F0D95"/>
    <w:rsid w:val="009F2E32"/>
    <w:rsid w:val="009F412D"/>
    <w:rsid w:val="009F46EB"/>
    <w:rsid w:val="009F5693"/>
    <w:rsid w:val="009F5C43"/>
    <w:rsid w:val="009F5E5A"/>
    <w:rsid w:val="009F65D9"/>
    <w:rsid w:val="009F68FA"/>
    <w:rsid w:val="00A00518"/>
    <w:rsid w:val="00A01F84"/>
    <w:rsid w:val="00A02E45"/>
    <w:rsid w:val="00A02EAE"/>
    <w:rsid w:val="00A040CB"/>
    <w:rsid w:val="00A041DC"/>
    <w:rsid w:val="00A043E5"/>
    <w:rsid w:val="00A05B2C"/>
    <w:rsid w:val="00A061F2"/>
    <w:rsid w:val="00A062C9"/>
    <w:rsid w:val="00A0735C"/>
    <w:rsid w:val="00A07C3E"/>
    <w:rsid w:val="00A07E29"/>
    <w:rsid w:val="00A10653"/>
    <w:rsid w:val="00A11697"/>
    <w:rsid w:val="00A12193"/>
    <w:rsid w:val="00A12E1C"/>
    <w:rsid w:val="00A14026"/>
    <w:rsid w:val="00A1532F"/>
    <w:rsid w:val="00A16311"/>
    <w:rsid w:val="00A16A11"/>
    <w:rsid w:val="00A1748E"/>
    <w:rsid w:val="00A17B34"/>
    <w:rsid w:val="00A2051C"/>
    <w:rsid w:val="00A20ED8"/>
    <w:rsid w:val="00A22585"/>
    <w:rsid w:val="00A23EB1"/>
    <w:rsid w:val="00A2492C"/>
    <w:rsid w:val="00A24E44"/>
    <w:rsid w:val="00A25964"/>
    <w:rsid w:val="00A25E1B"/>
    <w:rsid w:val="00A2630A"/>
    <w:rsid w:val="00A2635D"/>
    <w:rsid w:val="00A264BD"/>
    <w:rsid w:val="00A309E2"/>
    <w:rsid w:val="00A30DE1"/>
    <w:rsid w:val="00A3476A"/>
    <w:rsid w:val="00A351DD"/>
    <w:rsid w:val="00A367E9"/>
    <w:rsid w:val="00A371A8"/>
    <w:rsid w:val="00A372D7"/>
    <w:rsid w:val="00A37618"/>
    <w:rsid w:val="00A41C96"/>
    <w:rsid w:val="00A420F9"/>
    <w:rsid w:val="00A42506"/>
    <w:rsid w:val="00A42814"/>
    <w:rsid w:val="00A42A41"/>
    <w:rsid w:val="00A4332C"/>
    <w:rsid w:val="00A446E5"/>
    <w:rsid w:val="00A46890"/>
    <w:rsid w:val="00A46ECF"/>
    <w:rsid w:val="00A50566"/>
    <w:rsid w:val="00A51655"/>
    <w:rsid w:val="00A5305D"/>
    <w:rsid w:val="00A5455C"/>
    <w:rsid w:val="00A550F0"/>
    <w:rsid w:val="00A551ED"/>
    <w:rsid w:val="00A553B1"/>
    <w:rsid w:val="00A5592E"/>
    <w:rsid w:val="00A55D2C"/>
    <w:rsid w:val="00A56B0F"/>
    <w:rsid w:val="00A57351"/>
    <w:rsid w:val="00A574FC"/>
    <w:rsid w:val="00A606A2"/>
    <w:rsid w:val="00A60BA2"/>
    <w:rsid w:val="00A61048"/>
    <w:rsid w:val="00A61FD6"/>
    <w:rsid w:val="00A62B20"/>
    <w:rsid w:val="00A637DE"/>
    <w:rsid w:val="00A63EF5"/>
    <w:rsid w:val="00A64317"/>
    <w:rsid w:val="00A65A1F"/>
    <w:rsid w:val="00A665BD"/>
    <w:rsid w:val="00A673CE"/>
    <w:rsid w:val="00A7019A"/>
    <w:rsid w:val="00A7044E"/>
    <w:rsid w:val="00A70E87"/>
    <w:rsid w:val="00A7183F"/>
    <w:rsid w:val="00A72290"/>
    <w:rsid w:val="00A72668"/>
    <w:rsid w:val="00A7287D"/>
    <w:rsid w:val="00A72C42"/>
    <w:rsid w:val="00A7304B"/>
    <w:rsid w:val="00A734F2"/>
    <w:rsid w:val="00A7352F"/>
    <w:rsid w:val="00A73BA1"/>
    <w:rsid w:val="00A73E10"/>
    <w:rsid w:val="00A74CB0"/>
    <w:rsid w:val="00A74D0E"/>
    <w:rsid w:val="00A75E22"/>
    <w:rsid w:val="00A76CB5"/>
    <w:rsid w:val="00A8167C"/>
    <w:rsid w:val="00A81B92"/>
    <w:rsid w:val="00A82E3B"/>
    <w:rsid w:val="00A83D69"/>
    <w:rsid w:val="00A8420C"/>
    <w:rsid w:val="00A84838"/>
    <w:rsid w:val="00A8487C"/>
    <w:rsid w:val="00A8541E"/>
    <w:rsid w:val="00A86296"/>
    <w:rsid w:val="00A901A9"/>
    <w:rsid w:val="00A90D84"/>
    <w:rsid w:val="00A90FA1"/>
    <w:rsid w:val="00A91366"/>
    <w:rsid w:val="00A91573"/>
    <w:rsid w:val="00A918DB"/>
    <w:rsid w:val="00A9245D"/>
    <w:rsid w:val="00A92826"/>
    <w:rsid w:val="00A92BED"/>
    <w:rsid w:val="00A93695"/>
    <w:rsid w:val="00A93BA3"/>
    <w:rsid w:val="00A93EE3"/>
    <w:rsid w:val="00AA1CE8"/>
    <w:rsid w:val="00AA1CF9"/>
    <w:rsid w:val="00AA1F63"/>
    <w:rsid w:val="00AA2C07"/>
    <w:rsid w:val="00AA407B"/>
    <w:rsid w:val="00AA445C"/>
    <w:rsid w:val="00AA4BAA"/>
    <w:rsid w:val="00AA4D5D"/>
    <w:rsid w:val="00AA60B4"/>
    <w:rsid w:val="00AA756F"/>
    <w:rsid w:val="00AB0EFA"/>
    <w:rsid w:val="00AB16E8"/>
    <w:rsid w:val="00AB2569"/>
    <w:rsid w:val="00AB2769"/>
    <w:rsid w:val="00AB291F"/>
    <w:rsid w:val="00AB34CA"/>
    <w:rsid w:val="00AB46AF"/>
    <w:rsid w:val="00AB582C"/>
    <w:rsid w:val="00AB62F0"/>
    <w:rsid w:val="00AB67D1"/>
    <w:rsid w:val="00AB69B6"/>
    <w:rsid w:val="00AB6AB6"/>
    <w:rsid w:val="00AB7093"/>
    <w:rsid w:val="00AB7695"/>
    <w:rsid w:val="00AB79B0"/>
    <w:rsid w:val="00AC0FFB"/>
    <w:rsid w:val="00AC21B8"/>
    <w:rsid w:val="00AC27BA"/>
    <w:rsid w:val="00AC36E2"/>
    <w:rsid w:val="00AC3AB3"/>
    <w:rsid w:val="00AC3C43"/>
    <w:rsid w:val="00AC40F8"/>
    <w:rsid w:val="00AC49B5"/>
    <w:rsid w:val="00AC4B6A"/>
    <w:rsid w:val="00AC5371"/>
    <w:rsid w:val="00AC570E"/>
    <w:rsid w:val="00AC596E"/>
    <w:rsid w:val="00AC5D85"/>
    <w:rsid w:val="00AC66ED"/>
    <w:rsid w:val="00AC687B"/>
    <w:rsid w:val="00AC746F"/>
    <w:rsid w:val="00AD127C"/>
    <w:rsid w:val="00AD1BFA"/>
    <w:rsid w:val="00AD1F1D"/>
    <w:rsid w:val="00AD2169"/>
    <w:rsid w:val="00AD2682"/>
    <w:rsid w:val="00AD275C"/>
    <w:rsid w:val="00AD3B3E"/>
    <w:rsid w:val="00AD516A"/>
    <w:rsid w:val="00AD542E"/>
    <w:rsid w:val="00AD6314"/>
    <w:rsid w:val="00AD694F"/>
    <w:rsid w:val="00AD7210"/>
    <w:rsid w:val="00AD73A8"/>
    <w:rsid w:val="00AD7F53"/>
    <w:rsid w:val="00AE2CE1"/>
    <w:rsid w:val="00AE3E11"/>
    <w:rsid w:val="00AE41FB"/>
    <w:rsid w:val="00AE4B15"/>
    <w:rsid w:val="00AE4FA6"/>
    <w:rsid w:val="00AE595D"/>
    <w:rsid w:val="00AF1D28"/>
    <w:rsid w:val="00AF31D3"/>
    <w:rsid w:val="00AF334A"/>
    <w:rsid w:val="00AF4A63"/>
    <w:rsid w:val="00AF4DBF"/>
    <w:rsid w:val="00AF51B7"/>
    <w:rsid w:val="00AF6ABA"/>
    <w:rsid w:val="00B00C54"/>
    <w:rsid w:val="00B01449"/>
    <w:rsid w:val="00B01851"/>
    <w:rsid w:val="00B04F8D"/>
    <w:rsid w:val="00B05046"/>
    <w:rsid w:val="00B053EB"/>
    <w:rsid w:val="00B110D4"/>
    <w:rsid w:val="00B1173B"/>
    <w:rsid w:val="00B122C4"/>
    <w:rsid w:val="00B12E42"/>
    <w:rsid w:val="00B12E51"/>
    <w:rsid w:val="00B12FB3"/>
    <w:rsid w:val="00B13C56"/>
    <w:rsid w:val="00B147F7"/>
    <w:rsid w:val="00B15308"/>
    <w:rsid w:val="00B1585C"/>
    <w:rsid w:val="00B16414"/>
    <w:rsid w:val="00B2064F"/>
    <w:rsid w:val="00B2087D"/>
    <w:rsid w:val="00B2279D"/>
    <w:rsid w:val="00B23335"/>
    <w:rsid w:val="00B23565"/>
    <w:rsid w:val="00B23A89"/>
    <w:rsid w:val="00B23FBC"/>
    <w:rsid w:val="00B24130"/>
    <w:rsid w:val="00B24E24"/>
    <w:rsid w:val="00B251B5"/>
    <w:rsid w:val="00B25434"/>
    <w:rsid w:val="00B257A3"/>
    <w:rsid w:val="00B25DD5"/>
    <w:rsid w:val="00B26048"/>
    <w:rsid w:val="00B26407"/>
    <w:rsid w:val="00B26A02"/>
    <w:rsid w:val="00B27093"/>
    <w:rsid w:val="00B27AA6"/>
    <w:rsid w:val="00B338D1"/>
    <w:rsid w:val="00B33A13"/>
    <w:rsid w:val="00B34184"/>
    <w:rsid w:val="00B350AD"/>
    <w:rsid w:val="00B35691"/>
    <w:rsid w:val="00B36F22"/>
    <w:rsid w:val="00B370F8"/>
    <w:rsid w:val="00B3788C"/>
    <w:rsid w:val="00B405E2"/>
    <w:rsid w:val="00B4199C"/>
    <w:rsid w:val="00B4354B"/>
    <w:rsid w:val="00B43C03"/>
    <w:rsid w:val="00B4479F"/>
    <w:rsid w:val="00B45AB7"/>
    <w:rsid w:val="00B4734A"/>
    <w:rsid w:val="00B4772E"/>
    <w:rsid w:val="00B47BC6"/>
    <w:rsid w:val="00B50194"/>
    <w:rsid w:val="00B50D12"/>
    <w:rsid w:val="00B51081"/>
    <w:rsid w:val="00B5505B"/>
    <w:rsid w:val="00B55B2A"/>
    <w:rsid w:val="00B60041"/>
    <w:rsid w:val="00B60582"/>
    <w:rsid w:val="00B613F8"/>
    <w:rsid w:val="00B61EC2"/>
    <w:rsid w:val="00B64259"/>
    <w:rsid w:val="00B64617"/>
    <w:rsid w:val="00B6497C"/>
    <w:rsid w:val="00B65368"/>
    <w:rsid w:val="00B65447"/>
    <w:rsid w:val="00B65537"/>
    <w:rsid w:val="00B66002"/>
    <w:rsid w:val="00B66511"/>
    <w:rsid w:val="00B6662F"/>
    <w:rsid w:val="00B66A1A"/>
    <w:rsid w:val="00B66F11"/>
    <w:rsid w:val="00B67334"/>
    <w:rsid w:val="00B67FCD"/>
    <w:rsid w:val="00B70830"/>
    <w:rsid w:val="00B727F3"/>
    <w:rsid w:val="00B7294B"/>
    <w:rsid w:val="00B72F9E"/>
    <w:rsid w:val="00B738D1"/>
    <w:rsid w:val="00B739CB"/>
    <w:rsid w:val="00B73EFF"/>
    <w:rsid w:val="00B74211"/>
    <w:rsid w:val="00B751A7"/>
    <w:rsid w:val="00B775A9"/>
    <w:rsid w:val="00B77701"/>
    <w:rsid w:val="00B80CFA"/>
    <w:rsid w:val="00B81A43"/>
    <w:rsid w:val="00B83132"/>
    <w:rsid w:val="00B8426E"/>
    <w:rsid w:val="00B85FA7"/>
    <w:rsid w:val="00B86047"/>
    <w:rsid w:val="00B86177"/>
    <w:rsid w:val="00B86640"/>
    <w:rsid w:val="00B901AA"/>
    <w:rsid w:val="00B9045C"/>
    <w:rsid w:val="00B90816"/>
    <w:rsid w:val="00B91C8B"/>
    <w:rsid w:val="00B91E0D"/>
    <w:rsid w:val="00B947C9"/>
    <w:rsid w:val="00B96888"/>
    <w:rsid w:val="00BA0910"/>
    <w:rsid w:val="00BA1283"/>
    <w:rsid w:val="00BA15D7"/>
    <w:rsid w:val="00BA18BB"/>
    <w:rsid w:val="00BA20FC"/>
    <w:rsid w:val="00BA2452"/>
    <w:rsid w:val="00BA3255"/>
    <w:rsid w:val="00BA32B9"/>
    <w:rsid w:val="00BA4A03"/>
    <w:rsid w:val="00BA638C"/>
    <w:rsid w:val="00BA6ADD"/>
    <w:rsid w:val="00BA70C8"/>
    <w:rsid w:val="00BA72BD"/>
    <w:rsid w:val="00BA7C5D"/>
    <w:rsid w:val="00BB0C0D"/>
    <w:rsid w:val="00BB11C7"/>
    <w:rsid w:val="00BB1C04"/>
    <w:rsid w:val="00BB215A"/>
    <w:rsid w:val="00BB227E"/>
    <w:rsid w:val="00BB3077"/>
    <w:rsid w:val="00BB3B5E"/>
    <w:rsid w:val="00BB43D9"/>
    <w:rsid w:val="00BB4790"/>
    <w:rsid w:val="00BB4C0D"/>
    <w:rsid w:val="00BB51BD"/>
    <w:rsid w:val="00BB51E0"/>
    <w:rsid w:val="00BB5EAB"/>
    <w:rsid w:val="00BB7986"/>
    <w:rsid w:val="00BC005F"/>
    <w:rsid w:val="00BC076C"/>
    <w:rsid w:val="00BC0DA4"/>
    <w:rsid w:val="00BC1D06"/>
    <w:rsid w:val="00BC1D71"/>
    <w:rsid w:val="00BC21B0"/>
    <w:rsid w:val="00BC278A"/>
    <w:rsid w:val="00BC2FAA"/>
    <w:rsid w:val="00BC32AE"/>
    <w:rsid w:val="00BC41C1"/>
    <w:rsid w:val="00BC47BD"/>
    <w:rsid w:val="00BC4A35"/>
    <w:rsid w:val="00BC5ABE"/>
    <w:rsid w:val="00BC67DF"/>
    <w:rsid w:val="00BC709D"/>
    <w:rsid w:val="00BC7707"/>
    <w:rsid w:val="00BD0489"/>
    <w:rsid w:val="00BD0D20"/>
    <w:rsid w:val="00BD1658"/>
    <w:rsid w:val="00BD257D"/>
    <w:rsid w:val="00BD326D"/>
    <w:rsid w:val="00BD34A2"/>
    <w:rsid w:val="00BD3B68"/>
    <w:rsid w:val="00BD43AA"/>
    <w:rsid w:val="00BD4D72"/>
    <w:rsid w:val="00BD509C"/>
    <w:rsid w:val="00BD5A56"/>
    <w:rsid w:val="00BD5AA2"/>
    <w:rsid w:val="00BD5B6A"/>
    <w:rsid w:val="00BD70BA"/>
    <w:rsid w:val="00BE0699"/>
    <w:rsid w:val="00BE0A45"/>
    <w:rsid w:val="00BE0FD7"/>
    <w:rsid w:val="00BE11F6"/>
    <w:rsid w:val="00BE1A8B"/>
    <w:rsid w:val="00BE24CD"/>
    <w:rsid w:val="00BE29B9"/>
    <w:rsid w:val="00BE2F25"/>
    <w:rsid w:val="00BE3BC8"/>
    <w:rsid w:val="00BE492F"/>
    <w:rsid w:val="00BE52D9"/>
    <w:rsid w:val="00BE562A"/>
    <w:rsid w:val="00BE5C06"/>
    <w:rsid w:val="00BF0AED"/>
    <w:rsid w:val="00BF0F00"/>
    <w:rsid w:val="00BF1B45"/>
    <w:rsid w:val="00BF2553"/>
    <w:rsid w:val="00BF2B98"/>
    <w:rsid w:val="00BF3032"/>
    <w:rsid w:val="00BF3591"/>
    <w:rsid w:val="00BF3AF6"/>
    <w:rsid w:val="00BF4C5D"/>
    <w:rsid w:val="00BF5582"/>
    <w:rsid w:val="00BF58B7"/>
    <w:rsid w:val="00BF6BF0"/>
    <w:rsid w:val="00C014A7"/>
    <w:rsid w:val="00C03C81"/>
    <w:rsid w:val="00C03E43"/>
    <w:rsid w:val="00C0412B"/>
    <w:rsid w:val="00C04CC5"/>
    <w:rsid w:val="00C0593D"/>
    <w:rsid w:val="00C059AF"/>
    <w:rsid w:val="00C05D33"/>
    <w:rsid w:val="00C05F48"/>
    <w:rsid w:val="00C10415"/>
    <w:rsid w:val="00C104A9"/>
    <w:rsid w:val="00C10A7A"/>
    <w:rsid w:val="00C12DBD"/>
    <w:rsid w:val="00C13CD2"/>
    <w:rsid w:val="00C14B07"/>
    <w:rsid w:val="00C15AE5"/>
    <w:rsid w:val="00C167BD"/>
    <w:rsid w:val="00C16A2D"/>
    <w:rsid w:val="00C20046"/>
    <w:rsid w:val="00C21A7A"/>
    <w:rsid w:val="00C230A2"/>
    <w:rsid w:val="00C26048"/>
    <w:rsid w:val="00C26634"/>
    <w:rsid w:val="00C26956"/>
    <w:rsid w:val="00C277B1"/>
    <w:rsid w:val="00C27EE5"/>
    <w:rsid w:val="00C32093"/>
    <w:rsid w:val="00C3214A"/>
    <w:rsid w:val="00C3304F"/>
    <w:rsid w:val="00C33124"/>
    <w:rsid w:val="00C33CBF"/>
    <w:rsid w:val="00C34008"/>
    <w:rsid w:val="00C349A9"/>
    <w:rsid w:val="00C34C9A"/>
    <w:rsid w:val="00C34E18"/>
    <w:rsid w:val="00C350ED"/>
    <w:rsid w:val="00C3554C"/>
    <w:rsid w:val="00C35710"/>
    <w:rsid w:val="00C36DC2"/>
    <w:rsid w:val="00C4011A"/>
    <w:rsid w:val="00C402EA"/>
    <w:rsid w:val="00C40D43"/>
    <w:rsid w:val="00C428AF"/>
    <w:rsid w:val="00C42C94"/>
    <w:rsid w:val="00C43735"/>
    <w:rsid w:val="00C4422C"/>
    <w:rsid w:val="00C44291"/>
    <w:rsid w:val="00C44D69"/>
    <w:rsid w:val="00C46553"/>
    <w:rsid w:val="00C46DC5"/>
    <w:rsid w:val="00C47111"/>
    <w:rsid w:val="00C477CF"/>
    <w:rsid w:val="00C477DF"/>
    <w:rsid w:val="00C477F1"/>
    <w:rsid w:val="00C47A8F"/>
    <w:rsid w:val="00C47FBF"/>
    <w:rsid w:val="00C50AE1"/>
    <w:rsid w:val="00C51701"/>
    <w:rsid w:val="00C5246D"/>
    <w:rsid w:val="00C53D56"/>
    <w:rsid w:val="00C53D7F"/>
    <w:rsid w:val="00C54ADF"/>
    <w:rsid w:val="00C56415"/>
    <w:rsid w:val="00C568AA"/>
    <w:rsid w:val="00C56B96"/>
    <w:rsid w:val="00C570BC"/>
    <w:rsid w:val="00C57476"/>
    <w:rsid w:val="00C57610"/>
    <w:rsid w:val="00C577EA"/>
    <w:rsid w:val="00C60BEB"/>
    <w:rsid w:val="00C61A3F"/>
    <w:rsid w:val="00C63201"/>
    <w:rsid w:val="00C63712"/>
    <w:rsid w:val="00C6411B"/>
    <w:rsid w:val="00C657E7"/>
    <w:rsid w:val="00C663B6"/>
    <w:rsid w:val="00C667E9"/>
    <w:rsid w:val="00C67C78"/>
    <w:rsid w:val="00C70049"/>
    <w:rsid w:val="00C717F7"/>
    <w:rsid w:val="00C73042"/>
    <w:rsid w:val="00C73ED0"/>
    <w:rsid w:val="00C74D03"/>
    <w:rsid w:val="00C74E33"/>
    <w:rsid w:val="00C754F5"/>
    <w:rsid w:val="00C7664C"/>
    <w:rsid w:val="00C77A54"/>
    <w:rsid w:val="00C80672"/>
    <w:rsid w:val="00C813E6"/>
    <w:rsid w:val="00C8172E"/>
    <w:rsid w:val="00C81731"/>
    <w:rsid w:val="00C81A3B"/>
    <w:rsid w:val="00C82BD3"/>
    <w:rsid w:val="00C83358"/>
    <w:rsid w:val="00C83CCD"/>
    <w:rsid w:val="00C8510F"/>
    <w:rsid w:val="00C856B2"/>
    <w:rsid w:val="00C86ED7"/>
    <w:rsid w:val="00C87249"/>
    <w:rsid w:val="00C90AFD"/>
    <w:rsid w:val="00C921FD"/>
    <w:rsid w:val="00C92306"/>
    <w:rsid w:val="00C939F4"/>
    <w:rsid w:val="00C94FA0"/>
    <w:rsid w:val="00C96830"/>
    <w:rsid w:val="00C97AB7"/>
    <w:rsid w:val="00CA01D6"/>
    <w:rsid w:val="00CA1A1E"/>
    <w:rsid w:val="00CA1ACA"/>
    <w:rsid w:val="00CA315C"/>
    <w:rsid w:val="00CA4052"/>
    <w:rsid w:val="00CA48E3"/>
    <w:rsid w:val="00CA5003"/>
    <w:rsid w:val="00CA60B7"/>
    <w:rsid w:val="00CA62E2"/>
    <w:rsid w:val="00CA6A6E"/>
    <w:rsid w:val="00CA7833"/>
    <w:rsid w:val="00CA7B7E"/>
    <w:rsid w:val="00CA7CE4"/>
    <w:rsid w:val="00CB09B3"/>
    <w:rsid w:val="00CB153B"/>
    <w:rsid w:val="00CB1598"/>
    <w:rsid w:val="00CB29A8"/>
    <w:rsid w:val="00CB2C33"/>
    <w:rsid w:val="00CB3780"/>
    <w:rsid w:val="00CB3DE4"/>
    <w:rsid w:val="00CB6911"/>
    <w:rsid w:val="00CC00A2"/>
    <w:rsid w:val="00CC0E7A"/>
    <w:rsid w:val="00CC2312"/>
    <w:rsid w:val="00CC2B69"/>
    <w:rsid w:val="00CC348B"/>
    <w:rsid w:val="00CC3CDE"/>
    <w:rsid w:val="00CC4AE5"/>
    <w:rsid w:val="00CC5938"/>
    <w:rsid w:val="00CC5DD3"/>
    <w:rsid w:val="00CC620E"/>
    <w:rsid w:val="00CC6C74"/>
    <w:rsid w:val="00CC763A"/>
    <w:rsid w:val="00CD1158"/>
    <w:rsid w:val="00CD1C9B"/>
    <w:rsid w:val="00CD1FEF"/>
    <w:rsid w:val="00CD249E"/>
    <w:rsid w:val="00CD2F34"/>
    <w:rsid w:val="00CD42B8"/>
    <w:rsid w:val="00CD55AB"/>
    <w:rsid w:val="00CD5B9B"/>
    <w:rsid w:val="00CD5E25"/>
    <w:rsid w:val="00CD6F39"/>
    <w:rsid w:val="00CD79BC"/>
    <w:rsid w:val="00CD7ADC"/>
    <w:rsid w:val="00CE09C5"/>
    <w:rsid w:val="00CE0A14"/>
    <w:rsid w:val="00CE0BF0"/>
    <w:rsid w:val="00CE1381"/>
    <w:rsid w:val="00CE1ED0"/>
    <w:rsid w:val="00CE3236"/>
    <w:rsid w:val="00CE3E05"/>
    <w:rsid w:val="00CE41B3"/>
    <w:rsid w:val="00CE4416"/>
    <w:rsid w:val="00CE5046"/>
    <w:rsid w:val="00CE687C"/>
    <w:rsid w:val="00CE69A3"/>
    <w:rsid w:val="00CE6C0C"/>
    <w:rsid w:val="00CE78D6"/>
    <w:rsid w:val="00CE7BD3"/>
    <w:rsid w:val="00CE7FEB"/>
    <w:rsid w:val="00CF03F4"/>
    <w:rsid w:val="00CF1225"/>
    <w:rsid w:val="00CF1895"/>
    <w:rsid w:val="00CF212A"/>
    <w:rsid w:val="00CF2577"/>
    <w:rsid w:val="00CF2A03"/>
    <w:rsid w:val="00CF3252"/>
    <w:rsid w:val="00CF35B6"/>
    <w:rsid w:val="00CF3BC1"/>
    <w:rsid w:val="00CF4963"/>
    <w:rsid w:val="00CF61D7"/>
    <w:rsid w:val="00CF69DA"/>
    <w:rsid w:val="00CF6A96"/>
    <w:rsid w:val="00CF74C1"/>
    <w:rsid w:val="00D00003"/>
    <w:rsid w:val="00D00460"/>
    <w:rsid w:val="00D0055F"/>
    <w:rsid w:val="00D0095F"/>
    <w:rsid w:val="00D044D4"/>
    <w:rsid w:val="00D0546C"/>
    <w:rsid w:val="00D057FC"/>
    <w:rsid w:val="00D071B2"/>
    <w:rsid w:val="00D07C02"/>
    <w:rsid w:val="00D07DEE"/>
    <w:rsid w:val="00D07E7F"/>
    <w:rsid w:val="00D10035"/>
    <w:rsid w:val="00D10680"/>
    <w:rsid w:val="00D1069D"/>
    <w:rsid w:val="00D10A49"/>
    <w:rsid w:val="00D112BA"/>
    <w:rsid w:val="00D11A1F"/>
    <w:rsid w:val="00D12D16"/>
    <w:rsid w:val="00D13566"/>
    <w:rsid w:val="00D1366B"/>
    <w:rsid w:val="00D13E26"/>
    <w:rsid w:val="00D14598"/>
    <w:rsid w:val="00D15967"/>
    <w:rsid w:val="00D15A7C"/>
    <w:rsid w:val="00D16131"/>
    <w:rsid w:val="00D16221"/>
    <w:rsid w:val="00D1690B"/>
    <w:rsid w:val="00D173D4"/>
    <w:rsid w:val="00D21CDF"/>
    <w:rsid w:val="00D23AE5"/>
    <w:rsid w:val="00D23B61"/>
    <w:rsid w:val="00D23EA9"/>
    <w:rsid w:val="00D2402E"/>
    <w:rsid w:val="00D24CAB"/>
    <w:rsid w:val="00D273B6"/>
    <w:rsid w:val="00D278F1"/>
    <w:rsid w:val="00D3050C"/>
    <w:rsid w:val="00D30B96"/>
    <w:rsid w:val="00D30FCE"/>
    <w:rsid w:val="00D3218A"/>
    <w:rsid w:val="00D34A46"/>
    <w:rsid w:val="00D351D9"/>
    <w:rsid w:val="00D403E6"/>
    <w:rsid w:val="00D4131D"/>
    <w:rsid w:val="00D432C3"/>
    <w:rsid w:val="00D4534E"/>
    <w:rsid w:val="00D45B8E"/>
    <w:rsid w:val="00D462DE"/>
    <w:rsid w:val="00D46308"/>
    <w:rsid w:val="00D46889"/>
    <w:rsid w:val="00D4724D"/>
    <w:rsid w:val="00D473DD"/>
    <w:rsid w:val="00D47C29"/>
    <w:rsid w:val="00D47FD5"/>
    <w:rsid w:val="00D51779"/>
    <w:rsid w:val="00D51E81"/>
    <w:rsid w:val="00D51E9C"/>
    <w:rsid w:val="00D5278D"/>
    <w:rsid w:val="00D54023"/>
    <w:rsid w:val="00D5420E"/>
    <w:rsid w:val="00D54A32"/>
    <w:rsid w:val="00D559D3"/>
    <w:rsid w:val="00D561C8"/>
    <w:rsid w:val="00D56460"/>
    <w:rsid w:val="00D5718E"/>
    <w:rsid w:val="00D601C9"/>
    <w:rsid w:val="00D60C33"/>
    <w:rsid w:val="00D633ED"/>
    <w:rsid w:val="00D63CD9"/>
    <w:rsid w:val="00D63D34"/>
    <w:rsid w:val="00D63FB4"/>
    <w:rsid w:val="00D663B2"/>
    <w:rsid w:val="00D67141"/>
    <w:rsid w:val="00D679DC"/>
    <w:rsid w:val="00D679EB"/>
    <w:rsid w:val="00D732D9"/>
    <w:rsid w:val="00D747AD"/>
    <w:rsid w:val="00D75C65"/>
    <w:rsid w:val="00D76253"/>
    <w:rsid w:val="00D76682"/>
    <w:rsid w:val="00D7795D"/>
    <w:rsid w:val="00D77C62"/>
    <w:rsid w:val="00D8024B"/>
    <w:rsid w:val="00D80BCD"/>
    <w:rsid w:val="00D80E07"/>
    <w:rsid w:val="00D82BF0"/>
    <w:rsid w:val="00D82D67"/>
    <w:rsid w:val="00D83778"/>
    <w:rsid w:val="00D84547"/>
    <w:rsid w:val="00D84E5B"/>
    <w:rsid w:val="00D8506E"/>
    <w:rsid w:val="00D858DF"/>
    <w:rsid w:val="00D86AE9"/>
    <w:rsid w:val="00D86D85"/>
    <w:rsid w:val="00D87203"/>
    <w:rsid w:val="00D8773C"/>
    <w:rsid w:val="00D901B3"/>
    <w:rsid w:val="00D903CB"/>
    <w:rsid w:val="00D90BBF"/>
    <w:rsid w:val="00D91209"/>
    <w:rsid w:val="00D91351"/>
    <w:rsid w:val="00D915A2"/>
    <w:rsid w:val="00D918BC"/>
    <w:rsid w:val="00D91977"/>
    <w:rsid w:val="00D91D52"/>
    <w:rsid w:val="00D9236F"/>
    <w:rsid w:val="00D93069"/>
    <w:rsid w:val="00D945ED"/>
    <w:rsid w:val="00D9506A"/>
    <w:rsid w:val="00D953A9"/>
    <w:rsid w:val="00D95D1E"/>
    <w:rsid w:val="00D96D5F"/>
    <w:rsid w:val="00DA0605"/>
    <w:rsid w:val="00DA1747"/>
    <w:rsid w:val="00DA18F2"/>
    <w:rsid w:val="00DA3597"/>
    <w:rsid w:val="00DA3601"/>
    <w:rsid w:val="00DA3F5D"/>
    <w:rsid w:val="00DA54A8"/>
    <w:rsid w:val="00DA64C8"/>
    <w:rsid w:val="00DA674A"/>
    <w:rsid w:val="00DA7721"/>
    <w:rsid w:val="00DA799E"/>
    <w:rsid w:val="00DB0E3F"/>
    <w:rsid w:val="00DB1B46"/>
    <w:rsid w:val="00DB2861"/>
    <w:rsid w:val="00DB40B2"/>
    <w:rsid w:val="00DB5ABD"/>
    <w:rsid w:val="00DB6C22"/>
    <w:rsid w:val="00DB70C5"/>
    <w:rsid w:val="00DB76D6"/>
    <w:rsid w:val="00DB7880"/>
    <w:rsid w:val="00DC0403"/>
    <w:rsid w:val="00DC0EF9"/>
    <w:rsid w:val="00DC1510"/>
    <w:rsid w:val="00DC1A87"/>
    <w:rsid w:val="00DC25FE"/>
    <w:rsid w:val="00DC2D35"/>
    <w:rsid w:val="00DC3A8A"/>
    <w:rsid w:val="00DC55E6"/>
    <w:rsid w:val="00DC5BC0"/>
    <w:rsid w:val="00DD069D"/>
    <w:rsid w:val="00DD0EAC"/>
    <w:rsid w:val="00DD1BB3"/>
    <w:rsid w:val="00DD2A53"/>
    <w:rsid w:val="00DD4294"/>
    <w:rsid w:val="00DD57BB"/>
    <w:rsid w:val="00DD651D"/>
    <w:rsid w:val="00DD706E"/>
    <w:rsid w:val="00DE0403"/>
    <w:rsid w:val="00DE4193"/>
    <w:rsid w:val="00DE428E"/>
    <w:rsid w:val="00DE54BB"/>
    <w:rsid w:val="00DE55BD"/>
    <w:rsid w:val="00DE57C3"/>
    <w:rsid w:val="00DE5ECE"/>
    <w:rsid w:val="00DE6337"/>
    <w:rsid w:val="00DE740A"/>
    <w:rsid w:val="00DE7827"/>
    <w:rsid w:val="00DE7E39"/>
    <w:rsid w:val="00DF1235"/>
    <w:rsid w:val="00DF23D2"/>
    <w:rsid w:val="00DF2C69"/>
    <w:rsid w:val="00DF2F4A"/>
    <w:rsid w:val="00DF33C9"/>
    <w:rsid w:val="00DF38BF"/>
    <w:rsid w:val="00DF3D11"/>
    <w:rsid w:val="00DF3E76"/>
    <w:rsid w:val="00DF3EA1"/>
    <w:rsid w:val="00DF7217"/>
    <w:rsid w:val="00E0036B"/>
    <w:rsid w:val="00E0040B"/>
    <w:rsid w:val="00E00632"/>
    <w:rsid w:val="00E00C55"/>
    <w:rsid w:val="00E01471"/>
    <w:rsid w:val="00E0269D"/>
    <w:rsid w:val="00E027A3"/>
    <w:rsid w:val="00E04222"/>
    <w:rsid w:val="00E04822"/>
    <w:rsid w:val="00E05768"/>
    <w:rsid w:val="00E06727"/>
    <w:rsid w:val="00E10488"/>
    <w:rsid w:val="00E1102F"/>
    <w:rsid w:val="00E11460"/>
    <w:rsid w:val="00E12B42"/>
    <w:rsid w:val="00E14480"/>
    <w:rsid w:val="00E16BB7"/>
    <w:rsid w:val="00E17A2D"/>
    <w:rsid w:val="00E17CD5"/>
    <w:rsid w:val="00E17E93"/>
    <w:rsid w:val="00E202BE"/>
    <w:rsid w:val="00E210BD"/>
    <w:rsid w:val="00E21BB5"/>
    <w:rsid w:val="00E21EBB"/>
    <w:rsid w:val="00E22B09"/>
    <w:rsid w:val="00E23CE2"/>
    <w:rsid w:val="00E24548"/>
    <w:rsid w:val="00E253BE"/>
    <w:rsid w:val="00E25845"/>
    <w:rsid w:val="00E279E2"/>
    <w:rsid w:val="00E3051C"/>
    <w:rsid w:val="00E30791"/>
    <w:rsid w:val="00E31FA3"/>
    <w:rsid w:val="00E3344C"/>
    <w:rsid w:val="00E33D75"/>
    <w:rsid w:val="00E37CC4"/>
    <w:rsid w:val="00E40661"/>
    <w:rsid w:val="00E41128"/>
    <w:rsid w:val="00E411C6"/>
    <w:rsid w:val="00E415E4"/>
    <w:rsid w:val="00E417FB"/>
    <w:rsid w:val="00E41C11"/>
    <w:rsid w:val="00E426BF"/>
    <w:rsid w:val="00E42C2D"/>
    <w:rsid w:val="00E43938"/>
    <w:rsid w:val="00E442D2"/>
    <w:rsid w:val="00E44931"/>
    <w:rsid w:val="00E47103"/>
    <w:rsid w:val="00E47C10"/>
    <w:rsid w:val="00E50420"/>
    <w:rsid w:val="00E50BAD"/>
    <w:rsid w:val="00E51415"/>
    <w:rsid w:val="00E516AF"/>
    <w:rsid w:val="00E51FD1"/>
    <w:rsid w:val="00E52159"/>
    <w:rsid w:val="00E52346"/>
    <w:rsid w:val="00E52906"/>
    <w:rsid w:val="00E53121"/>
    <w:rsid w:val="00E53CCE"/>
    <w:rsid w:val="00E55725"/>
    <w:rsid w:val="00E55CC3"/>
    <w:rsid w:val="00E5643F"/>
    <w:rsid w:val="00E56826"/>
    <w:rsid w:val="00E56E40"/>
    <w:rsid w:val="00E573ED"/>
    <w:rsid w:val="00E60D84"/>
    <w:rsid w:val="00E61002"/>
    <w:rsid w:val="00E6136A"/>
    <w:rsid w:val="00E61928"/>
    <w:rsid w:val="00E61958"/>
    <w:rsid w:val="00E62E2D"/>
    <w:rsid w:val="00E635E3"/>
    <w:rsid w:val="00E6492B"/>
    <w:rsid w:val="00E64E74"/>
    <w:rsid w:val="00E65154"/>
    <w:rsid w:val="00E661B2"/>
    <w:rsid w:val="00E70745"/>
    <w:rsid w:val="00E716B3"/>
    <w:rsid w:val="00E71C64"/>
    <w:rsid w:val="00E72939"/>
    <w:rsid w:val="00E730B6"/>
    <w:rsid w:val="00E7355E"/>
    <w:rsid w:val="00E73858"/>
    <w:rsid w:val="00E73B33"/>
    <w:rsid w:val="00E74739"/>
    <w:rsid w:val="00E749D2"/>
    <w:rsid w:val="00E75338"/>
    <w:rsid w:val="00E75A5A"/>
    <w:rsid w:val="00E75BC9"/>
    <w:rsid w:val="00E76E7E"/>
    <w:rsid w:val="00E772EF"/>
    <w:rsid w:val="00E772FD"/>
    <w:rsid w:val="00E80DA4"/>
    <w:rsid w:val="00E820BC"/>
    <w:rsid w:val="00E823A9"/>
    <w:rsid w:val="00E83184"/>
    <w:rsid w:val="00E851FA"/>
    <w:rsid w:val="00E85360"/>
    <w:rsid w:val="00E85553"/>
    <w:rsid w:val="00E86648"/>
    <w:rsid w:val="00E86C87"/>
    <w:rsid w:val="00E87218"/>
    <w:rsid w:val="00E90A62"/>
    <w:rsid w:val="00E91AE1"/>
    <w:rsid w:val="00E92169"/>
    <w:rsid w:val="00E9227B"/>
    <w:rsid w:val="00E92990"/>
    <w:rsid w:val="00E92ADA"/>
    <w:rsid w:val="00E9431B"/>
    <w:rsid w:val="00E94EC4"/>
    <w:rsid w:val="00E956C3"/>
    <w:rsid w:val="00E97276"/>
    <w:rsid w:val="00E97A5F"/>
    <w:rsid w:val="00EA1E0D"/>
    <w:rsid w:val="00EA2EE9"/>
    <w:rsid w:val="00EA5741"/>
    <w:rsid w:val="00EA598D"/>
    <w:rsid w:val="00EA6099"/>
    <w:rsid w:val="00EA7F8A"/>
    <w:rsid w:val="00EB1514"/>
    <w:rsid w:val="00EB226B"/>
    <w:rsid w:val="00EB4F3B"/>
    <w:rsid w:val="00EB5081"/>
    <w:rsid w:val="00EB522A"/>
    <w:rsid w:val="00EB6882"/>
    <w:rsid w:val="00EB6ACF"/>
    <w:rsid w:val="00EB7073"/>
    <w:rsid w:val="00EB77B7"/>
    <w:rsid w:val="00EC0625"/>
    <w:rsid w:val="00EC0E1E"/>
    <w:rsid w:val="00EC2AA8"/>
    <w:rsid w:val="00EC4B96"/>
    <w:rsid w:val="00EC56F4"/>
    <w:rsid w:val="00EC7A40"/>
    <w:rsid w:val="00EC7D73"/>
    <w:rsid w:val="00ED00E7"/>
    <w:rsid w:val="00ED0170"/>
    <w:rsid w:val="00ED10BC"/>
    <w:rsid w:val="00ED19A7"/>
    <w:rsid w:val="00ED2513"/>
    <w:rsid w:val="00ED7C59"/>
    <w:rsid w:val="00EE104C"/>
    <w:rsid w:val="00EE1578"/>
    <w:rsid w:val="00EE15F0"/>
    <w:rsid w:val="00EE226B"/>
    <w:rsid w:val="00EE3989"/>
    <w:rsid w:val="00EE3A1A"/>
    <w:rsid w:val="00EE49A3"/>
    <w:rsid w:val="00EE5338"/>
    <w:rsid w:val="00EE72EE"/>
    <w:rsid w:val="00EE7BAB"/>
    <w:rsid w:val="00EE7D41"/>
    <w:rsid w:val="00EF04E6"/>
    <w:rsid w:val="00F005B9"/>
    <w:rsid w:val="00F01C77"/>
    <w:rsid w:val="00F01CC8"/>
    <w:rsid w:val="00F021C8"/>
    <w:rsid w:val="00F02E5A"/>
    <w:rsid w:val="00F03ED6"/>
    <w:rsid w:val="00F042BC"/>
    <w:rsid w:val="00F0441F"/>
    <w:rsid w:val="00F0454D"/>
    <w:rsid w:val="00F046CC"/>
    <w:rsid w:val="00F0474D"/>
    <w:rsid w:val="00F05D05"/>
    <w:rsid w:val="00F06521"/>
    <w:rsid w:val="00F0771E"/>
    <w:rsid w:val="00F07836"/>
    <w:rsid w:val="00F12B2E"/>
    <w:rsid w:val="00F13970"/>
    <w:rsid w:val="00F15B51"/>
    <w:rsid w:val="00F15EFC"/>
    <w:rsid w:val="00F16844"/>
    <w:rsid w:val="00F16BBF"/>
    <w:rsid w:val="00F1717A"/>
    <w:rsid w:val="00F20CD1"/>
    <w:rsid w:val="00F21047"/>
    <w:rsid w:val="00F22B28"/>
    <w:rsid w:val="00F23F3F"/>
    <w:rsid w:val="00F23F66"/>
    <w:rsid w:val="00F24554"/>
    <w:rsid w:val="00F277C9"/>
    <w:rsid w:val="00F30A2C"/>
    <w:rsid w:val="00F313B2"/>
    <w:rsid w:val="00F3202F"/>
    <w:rsid w:val="00F322AB"/>
    <w:rsid w:val="00F34120"/>
    <w:rsid w:val="00F343B4"/>
    <w:rsid w:val="00F3578D"/>
    <w:rsid w:val="00F368C6"/>
    <w:rsid w:val="00F3693E"/>
    <w:rsid w:val="00F36981"/>
    <w:rsid w:val="00F36B36"/>
    <w:rsid w:val="00F3764F"/>
    <w:rsid w:val="00F41100"/>
    <w:rsid w:val="00F412E5"/>
    <w:rsid w:val="00F426D5"/>
    <w:rsid w:val="00F427CD"/>
    <w:rsid w:val="00F42979"/>
    <w:rsid w:val="00F4405B"/>
    <w:rsid w:val="00F4439D"/>
    <w:rsid w:val="00F447EA"/>
    <w:rsid w:val="00F44C4C"/>
    <w:rsid w:val="00F454B4"/>
    <w:rsid w:val="00F457B5"/>
    <w:rsid w:val="00F45E57"/>
    <w:rsid w:val="00F45FAE"/>
    <w:rsid w:val="00F46067"/>
    <w:rsid w:val="00F47BE9"/>
    <w:rsid w:val="00F47C53"/>
    <w:rsid w:val="00F504F6"/>
    <w:rsid w:val="00F51DA0"/>
    <w:rsid w:val="00F5270D"/>
    <w:rsid w:val="00F529EF"/>
    <w:rsid w:val="00F54A1A"/>
    <w:rsid w:val="00F553BE"/>
    <w:rsid w:val="00F572EC"/>
    <w:rsid w:val="00F57397"/>
    <w:rsid w:val="00F61547"/>
    <w:rsid w:val="00F61E31"/>
    <w:rsid w:val="00F628EA"/>
    <w:rsid w:val="00F62C22"/>
    <w:rsid w:val="00F63182"/>
    <w:rsid w:val="00F63344"/>
    <w:rsid w:val="00F6404E"/>
    <w:rsid w:val="00F6409A"/>
    <w:rsid w:val="00F640C7"/>
    <w:rsid w:val="00F65F9B"/>
    <w:rsid w:val="00F66035"/>
    <w:rsid w:val="00F66F0F"/>
    <w:rsid w:val="00F6756A"/>
    <w:rsid w:val="00F70094"/>
    <w:rsid w:val="00F70FDE"/>
    <w:rsid w:val="00F7121F"/>
    <w:rsid w:val="00F71DE8"/>
    <w:rsid w:val="00F72058"/>
    <w:rsid w:val="00F7226B"/>
    <w:rsid w:val="00F7283A"/>
    <w:rsid w:val="00F73587"/>
    <w:rsid w:val="00F74735"/>
    <w:rsid w:val="00F749DD"/>
    <w:rsid w:val="00F75327"/>
    <w:rsid w:val="00F75545"/>
    <w:rsid w:val="00F75926"/>
    <w:rsid w:val="00F76A12"/>
    <w:rsid w:val="00F76B71"/>
    <w:rsid w:val="00F800D6"/>
    <w:rsid w:val="00F8350C"/>
    <w:rsid w:val="00F84E88"/>
    <w:rsid w:val="00F854A2"/>
    <w:rsid w:val="00F8588F"/>
    <w:rsid w:val="00F861AC"/>
    <w:rsid w:val="00F86CED"/>
    <w:rsid w:val="00F87DEF"/>
    <w:rsid w:val="00F9346C"/>
    <w:rsid w:val="00F934D3"/>
    <w:rsid w:val="00F93524"/>
    <w:rsid w:val="00F95169"/>
    <w:rsid w:val="00F961C1"/>
    <w:rsid w:val="00F96E6A"/>
    <w:rsid w:val="00F97827"/>
    <w:rsid w:val="00F97B0D"/>
    <w:rsid w:val="00FA006F"/>
    <w:rsid w:val="00FA0C90"/>
    <w:rsid w:val="00FA1AE3"/>
    <w:rsid w:val="00FA4A1A"/>
    <w:rsid w:val="00FA5956"/>
    <w:rsid w:val="00FA679F"/>
    <w:rsid w:val="00FA6ED8"/>
    <w:rsid w:val="00FA6F7D"/>
    <w:rsid w:val="00FA73E3"/>
    <w:rsid w:val="00FA784C"/>
    <w:rsid w:val="00FA798B"/>
    <w:rsid w:val="00FB0E75"/>
    <w:rsid w:val="00FB1056"/>
    <w:rsid w:val="00FB376F"/>
    <w:rsid w:val="00FB4166"/>
    <w:rsid w:val="00FB6AEB"/>
    <w:rsid w:val="00FB782D"/>
    <w:rsid w:val="00FB7B63"/>
    <w:rsid w:val="00FC06E4"/>
    <w:rsid w:val="00FC205B"/>
    <w:rsid w:val="00FC2B4D"/>
    <w:rsid w:val="00FC2F4B"/>
    <w:rsid w:val="00FC44B8"/>
    <w:rsid w:val="00FC4A96"/>
    <w:rsid w:val="00FC54DC"/>
    <w:rsid w:val="00FC5CD9"/>
    <w:rsid w:val="00FC7069"/>
    <w:rsid w:val="00FD0A19"/>
    <w:rsid w:val="00FD103E"/>
    <w:rsid w:val="00FD1851"/>
    <w:rsid w:val="00FD19DF"/>
    <w:rsid w:val="00FD1B64"/>
    <w:rsid w:val="00FD24D0"/>
    <w:rsid w:val="00FD4ECE"/>
    <w:rsid w:val="00FD585A"/>
    <w:rsid w:val="00FD587B"/>
    <w:rsid w:val="00FD5F0C"/>
    <w:rsid w:val="00FD71B1"/>
    <w:rsid w:val="00FE088E"/>
    <w:rsid w:val="00FE2E58"/>
    <w:rsid w:val="00FE5B0A"/>
    <w:rsid w:val="00FE6130"/>
    <w:rsid w:val="00FE64A9"/>
    <w:rsid w:val="00FE66B9"/>
    <w:rsid w:val="00FE7B44"/>
    <w:rsid w:val="00FF0047"/>
    <w:rsid w:val="00FF0A52"/>
    <w:rsid w:val="00FF14B6"/>
    <w:rsid w:val="00FF2BA0"/>
    <w:rsid w:val="00FF2FA1"/>
    <w:rsid w:val="00FF5168"/>
    <w:rsid w:val="00FF5187"/>
    <w:rsid w:val="00FF53D0"/>
    <w:rsid w:val="00FF6155"/>
    <w:rsid w:val="00FF729F"/>
    <w:rsid w:val="00FF733F"/>
    <w:rsid w:val="00FF7B9A"/>
    <w:rsid w:val="00FF7C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0"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1"/>
    <w:qFormat/>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PARAGRAPH,UGEX'Z"/>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qFormat/>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PARAGRAPH Char"/>
    <w:link w:val="ListParagraph"/>
    <w:uiPriority w:val="34"/>
    <w:qFormat/>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UnresolvedMention1">
    <w:name w:val="Unresolved Mention1"/>
    <w:uiPriority w:val="99"/>
    <w:semiHidden/>
    <w:unhideWhenUsed/>
    <w:rsid w:val="002E7F21"/>
    <w:rPr>
      <w:color w:val="605E5C"/>
      <w:shd w:val="clear" w:color="auto" w:fill="E1DFDD"/>
    </w:rPr>
  </w:style>
  <w:style w:type="character" w:customStyle="1" w:styleId="textwebstyledtext-sc-1uxddwr-0">
    <w:name w:val="textweb__styledtext-sc-1uxddwr-0"/>
    <w:basedOn w:val="DefaultParagraphFont"/>
    <w:rsid w:val="002E7F21"/>
  </w:style>
  <w:style w:type="character" w:styleId="SubtleEmphasis">
    <w:name w:val="Subtle Emphasis"/>
    <w:basedOn w:val="DefaultParagraphFont"/>
    <w:uiPriority w:val="19"/>
    <w:qFormat/>
    <w:rsid w:val="002E7F21"/>
    <w:rPr>
      <w:i/>
      <w:iCs/>
      <w:color w:val="808080" w:themeColor="text1" w:themeTint="7F"/>
    </w:rPr>
  </w:style>
  <w:style w:type="paragraph" w:customStyle="1" w:styleId="TableParagraph">
    <w:name w:val="Table Paragraph"/>
    <w:basedOn w:val="Normal"/>
    <w:uiPriority w:val="1"/>
    <w:qFormat/>
    <w:rsid w:val="00557AF3"/>
    <w:pPr>
      <w:widowControl w:val="0"/>
      <w:suppressAutoHyphens w:val="0"/>
      <w:autoSpaceDE w:val="0"/>
      <w:autoSpaceDN w:val="0"/>
    </w:pPr>
    <w:rPr>
      <w:rFonts w:ascii="Arial" w:eastAsia="Arial" w:hAnsi="Arial" w:cs="Arial"/>
      <w:sz w:val="22"/>
      <w:szCs w:val="22"/>
      <w:lang w:eastAsia="en-US"/>
    </w:rPr>
  </w:style>
  <w:style w:type="character" w:customStyle="1" w:styleId="BodyTextChar">
    <w:name w:val="Body Text Char"/>
    <w:basedOn w:val="DefaultParagraphFont"/>
    <w:link w:val="BodyText"/>
    <w:uiPriority w:val="1"/>
    <w:rsid w:val="00557AF3"/>
    <w:rPr>
      <w:sz w:val="24"/>
      <w:szCs w:val="24"/>
      <w:lang w:eastAsia="ar-SA"/>
    </w:rPr>
  </w:style>
  <w:style w:type="character" w:customStyle="1" w:styleId="markedcontent">
    <w:name w:val="markedcontent"/>
    <w:basedOn w:val="DefaultParagraphFont"/>
    <w:rsid w:val="00557AF3"/>
  </w:style>
  <w:style w:type="character" w:customStyle="1" w:styleId="hgkelc">
    <w:name w:val="hgkelc"/>
    <w:basedOn w:val="DefaultParagraphFont"/>
    <w:rsid w:val="00557AF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0668588">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184297737">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48001684">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06934940">
      <w:bodyDiv w:val="1"/>
      <w:marLeft w:val="0"/>
      <w:marRight w:val="0"/>
      <w:marTop w:val="0"/>
      <w:marBottom w:val="0"/>
      <w:divBdr>
        <w:top w:val="none" w:sz="0" w:space="0" w:color="auto"/>
        <w:left w:val="none" w:sz="0" w:space="0" w:color="auto"/>
        <w:bottom w:val="none" w:sz="0" w:space="0" w:color="auto"/>
        <w:right w:val="none" w:sz="0" w:space="0" w:color="auto"/>
      </w:divBdr>
    </w:div>
    <w:div w:id="636766021">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250701623">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01336528">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46826587">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doi.org/10.21067/jmk.v5i2.5069" TargetMode="External"/><Relationship Id="rId18" Type="http://schemas.openxmlformats.org/officeDocument/2006/relationships/hyperlink" Target="https://doi.org/10.56324/drs.v5i2.125" TargetMode="External"/><Relationship Id="rId26" Type="http://schemas.openxmlformats.org/officeDocument/2006/relationships/hyperlink" Target="https://doi.org/10.1016/j.jaip.2017.10.002"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e-journal.poltek-kampar.ac.id/index.php/GURUKU/article/view/789"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doi.org/10.59837/wymzz083" TargetMode="External"/><Relationship Id="rId17" Type="http://schemas.openxmlformats.org/officeDocument/2006/relationships/hyperlink" Target="https://doi.org/10.38073/aljadwa.v3i2.1772" TargetMode="External"/><Relationship Id="rId25" Type="http://schemas.openxmlformats.org/officeDocument/2006/relationships/hyperlink" Target="http://dx.doi.org/10.17977/um009v29i22020p145" TargetMode="External"/><Relationship Id="rId33" Type="http://schemas.openxmlformats.org/officeDocument/2006/relationships/hyperlink" Target="https://doi.org/10.54180/joeces.2024.4.1.33-72"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doi.org/10.1016/j.cppeds.2023.101407" TargetMode="External"/><Relationship Id="rId20" Type="http://schemas.openxmlformats.org/officeDocument/2006/relationships/hyperlink" Target="https://doi.org/10.22437/gentala.v3i2.6757" TargetMode="External"/><Relationship Id="rId29" Type="http://schemas.openxmlformats.org/officeDocument/2006/relationships/hyperlink" Target="https://journal.peradaban.ac.id/index.php/dfkip/article/view/1632"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5408/sd.v2i1.1661" TargetMode="External"/><Relationship Id="rId24" Type="http://schemas.openxmlformats.org/officeDocument/2006/relationships/hyperlink" Target="https://doi.org/10.47007/edu.v7i02.5544" TargetMode="External"/><Relationship Id="rId32" Type="http://schemas.openxmlformats.org/officeDocument/2006/relationships/hyperlink" Target="https://www.walhi.or.id/kondisi-lingkungan-hidup-di-indonesia-di-tengah-isu-pemanasan-global"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1088/1742-6596/1563/1/012062" TargetMode="External"/><Relationship Id="rId23" Type="http://schemas.openxmlformats.org/officeDocument/2006/relationships/hyperlink" Target="https://jurnal.uai.ac.id/index.php/JPM/article/view/902" TargetMode="External"/><Relationship Id="rId28" Type="http://schemas.openxmlformats.org/officeDocument/2006/relationships/hyperlink" Target="http://jurnal.ustjogja.ac.id/index.php/trihayu/article/view/2237" TargetMode="External"/><Relationship Id="rId36" Type="http://schemas.openxmlformats.org/officeDocument/2006/relationships/footer" Target="footer1.xml"/><Relationship Id="rId10" Type="http://schemas.openxmlformats.org/officeDocument/2006/relationships/hyperlink" Target="http://dx.doi.org/10.25078/aw.v4i2.1126" TargetMode="External"/><Relationship Id="rId19" Type="http://schemas.openxmlformats.org/officeDocument/2006/relationships/hyperlink" Target="https://doi.org/10.24036/annuha.v2i1.167" TargetMode="External"/><Relationship Id="rId31" Type="http://schemas.openxmlformats.org/officeDocument/2006/relationships/hyperlink" Target="https://jurnaldidaktika.org/contents/article/view/911" TargetMode="Externa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32678/jsga.v9i01.5942" TargetMode="External"/><Relationship Id="rId22" Type="http://schemas.openxmlformats.org/officeDocument/2006/relationships/hyperlink" Target="https://ejournal.upi.edu/index.php/JER/article/view/69282" TargetMode="External"/><Relationship Id="rId27" Type="http://schemas.openxmlformats.org/officeDocument/2006/relationships/hyperlink" Target="https://doi.org/10.31764/jpmb.v5i1.4908" TargetMode="External"/><Relationship Id="rId30" Type="http://schemas.openxmlformats.org/officeDocument/2006/relationships/hyperlink" Target="https://www.bhl-jurnal.or.id/index.php/bhl/article/view/179" TargetMode="External"/><Relationship Id="rId35" Type="http://schemas.openxmlformats.org/officeDocument/2006/relationships/header" Target="head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6i2.172"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96</TotalTime>
  <Pages>14</Pages>
  <Words>12357</Words>
  <Characters>70437</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82629</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1505</cp:revision>
  <cp:lastPrinted>2025-05-19T12:06:00Z</cp:lastPrinted>
  <dcterms:created xsi:type="dcterms:W3CDTF">2023-01-24T15:33:00Z</dcterms:created>
  <dcterms:modified xsi:type="dcterms:W3CDTF">2025-05-19T1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fullnote-bibliography</vt:lpwstr>
  </property>
  <property fmtid="{D5CDD505-2E9C-101B-9397-08002B2CF9AE}" pid="12" name="Mendeley Recent Style Name 3_1">
    <vt:lpwstr>Chicago Manual of Style 17th edition (full no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